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proofErr w:type="spellStart"/>
      <w:r>
        <w:rPr>
          <w:color w:val="222222"/>
          <w:highlight w:val="white"/>
        </w:rPr>
        <w:t>Hydrobiologia</w:t>
      </w:r>
      <w:proofErr w:type="spellEnd"/>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proofErr w:type="spellStart"/>
      <w:r w:rsidRPr="00CA4945">
        <w:rPr>
          <w:color w:val="222222"/>
          <w:highlight w:val="white"/>
        </w:rPr>
        <w:t>PLoS</w:t>
      </w:r>
      <w:proofErr w:type="spellEnd"/>
      <w:r w:rsidRPr="00CA4945">
        <w:rPr>
          <w:color w:val="222222"/>
          <w:highlight w:val="white"/>
        </w:rPr>
        <w:t xml:space="preserve">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CA4945">
      <w:pPr>
        <w:spacing w:line="360" w:lineRule="auto"/>
        <w:contextualSpacing/>
      </w:pPr>
      <w:r w:rsidRPr="00CA4945">
        <w:rPr>
          <w:b/>
        </w:rPr>
        <w:t>Authors:</w:t>
      </w:r>
      <w:commentRangeStart w:id="3"/>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CA4945">
      <w:pPr>
        <w:spacing w:line="360" w:lineRule="auto"/>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CA4945">
      <w:pPr>
        <w:spacing w:line="360" w:lineRule="auto"/>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4" w:name="_avmfvmnpzhi4" w:colFirst="0" w:colLast="0"/>
      <w:bookmarkEnd w:id="4"/>
    </w:p>
    <w:p w14:paraId="3DE406CC" w14:textId="77777777" w:rsidR="00723773" w:rsidRPr="00CA4945" w:rsidRDefault="00874591" w:rsidP="00BB5655">
      <w:pPr>
        <w:pStyle w:val="Heading1"/>
      </w:pPr>
      <w:bookmarkStart w:id="5" w:name="_u7a6acf52prm" w:colFirst="0" w:colLast="0"/>
      <w:bookmarkEnd w:id="5"/>
      <w:r w:rsidRPr="00CA4945">
        <w:br w:type="page"/>
      </w:r>
    </w:p>
    <w:p w14:paraId="27DD2D73" w14:textId="77777777" w:rsidR="00475A9D" w:rsidRPr="00CA4945" w:rsidRDefault="00475A9D" w:rsidP="00001DF8">
      <w:pPr>
        <w:pStyle w:val="Heading1"/>
      </w:pPr>
      <w:bookmarkStart w:id="6" w:name="_apau72l7trnn" w:colFirst="0" w:colLast="0"/>
      <w:bookmarkStart w:id="7" w:name="_l1pptop6d6ld" w:colFirst="0" w:colLast="0"/>
      <w:bookmarkEnd w:id="6"/>
      <w:bookmarkEnd w:id="7"/>
      <w:commentRangeStart w:id="8"/>
      <w:r w:rsidRPr="00CA4945">
        <w:lastRenderedPageBreak/>
        <w:t>Abstract</w:t>
      </w:r>
      <w:commentRangeEnd w:id="8"/>
      <w:r w:rsidR="00346BFB">
        <w:rPr>
          <w:rStyle w:val="CommentReference"/>
          <w:rFonts w:ascii="Arial" w:hAnsi="Arial" w:cs="Arial"/>
          <w:b w:val="0"/>
        </w:rPr>
        <w:commentReference w:id="8"/>
      </w:r>
    </w:p>
    <w:p w14:paraId="0E2CCB2A" w14:textId="33EE4A6C" w:rsidR="001F394D" w:rsidRPr="001F394D" w:rsidRDefault="002A27DE" w:rsidP="001F394D">
      <w:pPr>
        <w:spacing w:line="360" w:lineRule="auto"/>
        <w:contextualSpacing/>
      </w:pPr>
      <w:r w:rsidRPr="004433B3">
        <w:t xml:space="preserve">Although </w:t>
      </w:r>
      <w:r w:rsidR="001F394D">
        <w:t>cold sea waters and low shipping traffic are expected to limit b</w:t>
      </w:r>
      <w:r w:rsidR="001F394D" w:rsidRPr="004433B3">
        <w:t>iological introductions</w:t>
      </w:r>
      <w:r w:rsidR="001F394D">
        <w:t xml:space="preserve"> in polar ecosystems, these</w:t>
      </w:r>
      <w:r>
        <w:t xml:space="preserve"> idea</w:t>
      </w:r>
      <w:r w:rsidR="001F394D">
        <w:t>s</w:t>
      </w:r>
      <w:r>
        <w:t xml:space="preserve"> </w:t>
      </w:r>
      <w:r w:rsidR="001F394D">
        <w:t>have</w:t>
      </w:r>
      <w:r w:rsidR="00816CE9">
        <w:t xml:space="preserve"> </w:t>
      </w:r>
      <w:r w:rsidR="001F394D">
        <w:t>rarely</w:t>
      </w:r>
      <w:r w:rsidR="00816CE9">
        <w:t xml:space="preserve"> been e</w:t>
      </w:r>
      <w:r w:rsidR="001F394D">
        <w:t>xplored</w:t>
      </w:r>
      <w:r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t>. We</w:t>
      </w:r>
      <w:r w:rsidRPr="00CA4945">
        <w:t xml:space="preserve"> </w:t>
      </w:r>
      <w:r>
        <w:t xml:space="preserve">built taxa-specific, habitat suitability models by comparing </w:t>
      </w:r>
      <w:r w:rsidR="001F394D">
        <w:t xml:space="preserve">species’ </w:t>
      </w:r>
      <w:r>
        <w:t>temperature and salinity thresholds</w:t>
      </w:r>
      <w:r w:rsidRPr="00CA4945">
        <w:t xml:space="preserve"> </w:t>
      </w:r>
      <w:r w:rsidRPr="000C7858">
        <w:t xml:space="preserve">to </w:t>
      </w:r>
      <w:r w:rsidR="001F394D">
        <w:t>conditions in</w:t>
      </w:r>
      <w:r w:rsidRPr="000C7858">
        <w:t xml:space="preserve"> </w:t>
      </w:r>
      <w:r>
        <w:t>the Bering Sea, a</w:t>
      </w:r>
      <w:r w:rsidR="001F394D">
        <w:t>s projected by three regional ocean models. We</w:t>
      </w:r>
      <w:r>
        <w:t xml:space="preserve"> </w:t>
      </w:r>
      <w:r w:rsidR="001F394D">
        <w:rPr>
          <w:rFonts w:eastAsia="Calibri"/>
        </w:rPr>
        <w:t>investigated changes in habitat suitability under climate change predictions</w:t>
      </w:r>
      <w:r w:rsidR="001F394D">
        <w:t xml:space="preserve"> by considering</w:t>
      </w:r>
      <w:r>
        <w:t xml:space="preserve"> </w:t>
      </w:r>
      <w:r w:rsidRPr="00CA4945">
        <w:rPr>
          <w:rFonts w:eastAsia="Calibri"/>
        </w:rPr>
        <w:t xml:space="preserve">two </w:t>
      </w:r>
      <w:r>
        <w:rPr>
          <w:rFonts w:eastAsia="Calibri"/>
        </w:rPr>
        <w:t>time</w:t>
      </w:r>
      <w:r w:rsidRPr="00CA4945">
        <w:rPr>
          <w:rFonts w:eastAsia="Calibri"/>
        </w:rPr>
        <w:t xml:space="preserve"> periods: current (2003-2</w:t>
      </w:r>
      <w:r w:rsidR="001F394D">
        <w:rPr>
          <w:rFonts w:eastAsia="Calibri"/>
        </w:rPr>
        <w:t>012) and mid-century (2030-2039)</w:t>
      </w:r>
      <w:r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are annually covered by sea ice and have winter water temperatures below </w:t>
      </w:r>
      <w:r w:rsidR="001F394D" w:rsidRPr="001A77BE">
        <w:t>0°C</w:t>
      </w:r>
      <w:r w:rsidR="001F394D">
        <w:t>, ar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ontogenetic development. The port of Dutch Harbor received the largest amount of commercial and fishing vessel traffic, and the largest volume of ballast water discharge. 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9" w:name="_pbl1j7mdidxp" w:colFirst="0" w:colLast="0"/>
      <w:bookmarkStart w:id="10" w:name="_voybw5xrckbg" w:colFirst="0" w:colLast="0"/>
      <w:bookmarkEnd w:id="9"/>
      <w:bookmarkEnd w:id="10"/>
      <w:r w:rsidRPr="00CA4945">
        <w:lastRenderedPageBreak/>
        <w:t>Introduction</w:t>
      </w:r>
    </w:p>
    <w:p w14:paraId="6CF7C39A" w14:textId="553623D6" w:rsidR="000200CF" w:rsidRDefault="00F753FC" w:rsidP="000200CF">
      <w:pPr>
        <w:spacing w:line="360" w:lineRule="auto"/>
      </w:pPr>
      <w:bookmarkStart w:id="11" w:name="_bfvbetu0f9fx" w:colFirst="0" w:colLast="0"/>
      <w:bookmarkEnd w:id="11"/>
      <w:commentRangeStart w:id="12"/>
      <w:r w:rsidRPr="00CA4945">
        <w:t>In</w:t>
      </w:r>
      <w:commentRangeEnd w:id="12"/>
      <w:r w:rsidR="002556C6">
        <w:rPr>
          <w:rStyle w:val="CommentReference"/>
          <w:rFonts w:ascii="Arial" w:eastAsia="Arial" w:hAnsi="Arial" w:cs="Arial"/>
          <w:color w:val="000000"/>
          <w:lang w:val="en-US" w:eastAsia="en-US"/>
        </w:rPr>
        <w:commentReference w:id="12"/>
      </w:r>
      <w:r w:rsidRPr="00CA4945">
        <w:t xml:space="preserve"> </w:t>
      </w:r>
      <w:r>
        <w:t xml:space="preserve">aquatic systems, </w:t>
      </w:r>
      <w:r w:rsidR="009B1665">
        <w:t>vessel</w:t>
      </w:r>
      <w:r w:rsidR="009B1665" w:rsidRPr="002556C6">
        <w:t xml:space="preserve"> traffic</w:t>
      </w:r>
      <w:r w:rsidR="009B1665">
        <w:t>,</w:t>
      </w:r>
      <w:r w:rsidR="009B1665" w:rsidRPr="002556C6">
        <w:t xml:space="preserve"> </w:t>
      </w:r>
      <w:r>
        <w:t>temperature,</w:t>
      </w:r>
      <w:r w:rsidRPr="00CA4945">
        <w:t xml:space="preserve"> </w:t>
      </w:r>
      <w:r w:rsidR="009B1665">
        <w:t>and salinity</w:t>
      </w:r>
      <w:r w:rsidRPr="002556C6">
        <w:t xml:space="preserve"> are</w:t>
      </w:r>
      <w:r w:rsidRPr="00CA4945">
        <w:t xml:space="preserve"> strong, predicti</w:t>
      </w:r>
      <w:r>
        <w:t>ve</w:t>
      </w:r>
      <w:r w:rsidRPr="00CA4945">
        <w:t xml:space="preserve"> factors of </w:t>
      </w:r>
      <w:r>
        <w:t xml:space="preserve">the </w:t>
      </w:r>
      <w:r w:rsidRPr="00CA4945">
        <w:t xml:space="preserve">distribution </w:t>
      </w:r>
      <w:r>
        <w:t xml:space="preserve">of non-native species </w:t>
      </w:r>
      <w:r w:rsidRPr="00CA4945">
        <w:t>and their invasion potential</w:t>
      </w:r>
      <w:r>
        <w:t xml:space="preserve"> </w:t>
      </w:r>
      <w:r>
        <w:fldChar w:fldCharType="begin" w:fldLock="1"/>
      </w:r>
      <w:r w:rsidR="00B3764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fldChar w:fldCharType="separate"/>
      </w:r>
      <w:r w:rsidR="00B37649" w:rsidRPr="00B37649">
        <w:rPr>
          <w:noProof/>
        </w:rPr>
        <w:t>(Hewitt and Hayes 2002, Barry et al. 2008, Lord et al. 2015)</w:t>
      </w:r>
      <w:r>
        <w:fldChar w:fldCharType="end"/>
      </w:r>
      <w:r w:rsidRPr="00CA4945">
        <w:t>.</w:t>
      </w:r>
      <w:r>
        <w:t xml:space="preserve">  Vessel traffic is </w:t>
      </w:r>
      <w:r w:rsidR="009B1665">
        <w:t>a</w:t>
      </w:r>
      <w:r>
        <w:t xml:space="preserve"> </w:t>
      </w:r>
      <w:r w:rsidR="009B1665">
        <w:t>primary</w:t>
      </w:r>
      <w:r>
        <w:t xml:space="preserve"> vector </w:t>
      </w:r>
      <w:r w:rsidR="009B1665">
        <w:t>by which</w:t>
      </w:r>
      <w:r>
        <w:t xml:space="preserve"> </w:t>
      </w:r>
      <w:r w:rsidR="009B1665">
        <w:t>species are introduced to new regions</w:t>
      </w:r>
      <w:r>
        <w:t xml:space="preserve"> </w:t>
      </w:r>
      <w:r>
        <w:fldChar w:fldCharType="begin" w:fldLock="1"/>
      </w:r>
      <w:r>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fldChar w:fldCharType="separate"/>
      </w:r>
      <w:r w:rsidRPr="00E848FF">
        <w:rPr>
          <w:noProof/>
        </w:rPr>
        <w:t>(Ruiz et al. 1997, Molnar et al. 2008)</w:t>
      </w:r>
      <w:r>
        <w:fldChar w:fldCharType="end"/>
      </w:r>
      <w:r>
        <w:t xml:space="preserve">, and </w:t>
      </w:r>
      <w:r w:rsidR="009B1665">
        <w:t>patterns of vessel traffic influence</w:t>
      </w:r>
      <w:r>
        <w:t xml:space="preserve"> the diversity, number, and frequency </w:t>
      </w:r>
      <w:r w:rsidR="009B1665">
        <w:t>of these introductions</w:t>
      </w:r>
      <w:r>
        <w:t xml:space="preserve"> (</w:t>
      </w:r>
      <w:proofErr w:type="spellStart"/>
      <w:r w:rsidRPr="009B1665">
        <w:rPr>
          <w:highlight w:val="yellow"/>
        </w:rPr>
        <w:t>Colautti</w:t>
      </w:r>
      <w:proofErr w:type="spellEnd"/>
      <w:r w:rsidRPr="009B1665">
        <w:rPr>
          <w:highlight w:val="yellow"/>
        </w:rPr>
        <w:t>?</w:t>
      </w:r>
      <w:r>
        <w:t xml:space="preserve">). </w:t>
      </w:r>
      <w:r w:rsidR="00C219FB">
        <w:t>In Arctic systems,</w:t>
      </w:r>
      <w:r w:rsidR="0098675B">
        <w:t xml:space="preserve"> the presence of sea ice has contributed to historically low patterns of vessel traffic, </w:t>
      </w:r>
      <w:r w:rsidR="00B37649">
        <w:t>with the assumption of</w:t>
      </w:r>
      <w:r w:rsidR="0098675B">
        <w:t xml:space="preserve"> low propagule pressure. </w:t>
      </w:r>
      <w:r w:rsidR="00B37649">
        <w:t>Once introduced</w:t>
      </w:r>
      <w:r w:rsidR="0098675B">
        <w:t xml:space="preserve">, </w:t>
      </w:r>
      <w:r w:rsidR="00C219FB">
        <w:t>w</w:t>
      </w:r>
      <w:r>
        <w:t xml:space="preserve">ater temperatures are </w:t>
      </w:r>
      <w:r w:rsidR="00DC7E4C">
        <w:t>thought</w:t>
      </w:r>
      <w:r>
        <w:t xml:space="preserve"> to be particularly </w:t>
      </w:r>
      <w:r w:rsidR="002556C6">
        <w:t>influential</w:t>
      </w:r>
      <w:r>
        <w:t xml:space="preserve"> </w:t>
      </w:r>
      <w:r w:rsidR="00B37649">
        <w:t xml:space="preserve">in preventing survival and establishment </w:t>
      </w:r>
      <w:r w:rsidR="00B37649">
        <w:fldChar w:fldCharType="begin" w:fldLock="1"/>
      </w:r>
      <w:r w:rsidR="00B37649">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 "properties" : {  }, "schema" : "https://github.com/citation-style-language/schema/raw/master/csl-citation.json" }</w:instrText>
      </w:r>
      <w:r w:rsidR="00B37649">
        <w:fldChar w:fldCharType="separate"/>
      </w:r>
      <w:r w:rsidR="00B37649" w:rsidRPr="00B37649">
        <w:rPr>
          <w:noProof/>
        </w:rPr>
        <w:t>(Ruiz and Hewitt 2009)</w:t>
      </w:r>
      <w:r w:rsidR="00B37649">
        <w:fldChar w:fldCharType="end"/>
      </w:r>
      <w:r w:rsidR="00B37649">
        <w:t>. N</w:t>
      </w:r>
      <w:r w:rsidR="00C219FB">
        <w:t>on-native species</w:t>
      </w:r>
      <w:r w:rsidR="00B37649">
        <w:t xml:space="preserve"> originating from more temperate regions</w:t>
      </w:r>
      <w:r w:rsidR="00C219FB">
        <w:t xml:space="preserve"> </w:t>
      </w:r>
      <w:r w:rsidR="00B37649">
        <w:t xml:space="preserve">may </w:t>
      </w:r>
      <w:r w:rsidR="00C219FB">
        <w:t>lack adaptations to cold water temperatures, and their</w:t>
      </w:r>
      <w:r>
        <w:t xml:space="preserve"> </w:t>
      </w:r>
      <w:r w:rsidR="00767A1D">
        <w:t xml:space="preserve">optimal thermal ranges </w:t>
      </w:r>
      <w:r w:rsidR="00B37649">
        <w:t>may be</w:t>
      </w:r>
      <w:r w:rsidR="00767A1D">
        <w:t xml:space="preserve"> skewed towards temperatures that may be several degrees warmer than the minimum temperature of Arctic systems </w:t>
      </w:r>
      <w:commentRangeStart w:id="13"/>
      <w:r w:rsidR="00767A1D" w:rsidRPr="00B37649">
        <w:rPr>
          <w:highlight w:val="yellow"/>
        </w:rPr>
        <w:fldChar w:fldCharType="begin" w:fldLock="1"/>
      </w:r>
      <w:r w:rsidR="004C473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767A1D" w:rsidRPr="00B37649">
        <w:rPr>
          <w:highlight w:val="yellow"/>
        </w:rPr>
        <w:fldChar w:fldCharType="separate"/>
      </w:r>
      <w:r w:rsidR="00767A1D" w:rsidRPr="00B37649">
        <w:rPr>
          <w:noProof/>
          <w:highlight w:val="yellow"/>
        </w:rPr>
        <w:t>(Lord et al. 2015)</w:t>
      </w:r>
      <w:r w:rsidR="00767A1D" w:rsidRPr="00B37649">
        <w:rPr>
          <w:highlight w:val="yellow"/>
        </w:rPr>
        <w:fldChar w:fldCharType="end"/>
      </w:r>
      <w:r w:rsidR="00767A1D" w:rsidRPr="00B37649">
        <w:rPr>
          <w:highlight w:val="yellow"/>
        </w:rPr>
        <w:t>.</w:t>
      </w:r>
      <w:commentRangeEnd w:id="13"/>
      <w:r w:rsidR="00B37649">
        <w:rPr>
          <w:rStyle w:val="CommentReference"/>
          <w:rFonts w:ascii="Arial" w:eastAsia="Arial" w:hAnsi="Arial" w:cs="Arial"/>
          <w:color w:val="000000"/>
          <w:lang w:val="en-US" w:eastAsia="en-US"/>
        </w:rPr>
        <w:commentReference w:id="13"/>
      </w:r>
      <w:r w:rsidR="00767A1D">
        <w:t xml:space="preserve"> </w:t>
      </w:r>
      <w:r w:rsidR="00B37649">
        <w:t>When temperatures are</w:t>
      </w:r>
      <w:r w:rsidR="00B37649">
        <w:t xml:space="preserve"> below optimal thresholds, behavioural, metabolic, and cellular processes are negatively affected</w:t>
      </w:r>
      <w:r w:rsidR="00B37649">
        <w:rPr>
          <w:highlight w:val="yellow"/>
        </w:rPr>
        <w:t xml:space="preserve">; </w:t>
      </w:r>
      <w:r w:rsidR="00B37649">
        <w:t>i</w:t>
      </w:r>
      <w:r w:rsidR="00B37649">
        <w:rPr>
          <w:highlight w:val="yellow"/>
        </w:rPr>
        <w:t xml:space="preserve">f </w:t>
      </w:r>
      <w:r w:rsidR="00B37649" w:rsidRPr="0098580B">
        <w:rPr>
          <w:highlight w:val="yellow"/>
        </w:rPr>
        <w:t xml:space="preserve">these temperatures </w:t>
      </w:r>
      <w:r w:rsidR="00B37649">
        <w:rPr>
          <w:highlight w:val="yellow"/>
        </w:rPr>
        <w:t>drop below</w:t>
      </w:r>
      <w:r w:rsidR="00B37649" w:rsidRPr="0098580B">
        <w:rPr>
          <w:highlight w:val="yellow"/>
        </w:rPr>
        <w:t xml:space="preserve"> a critical threshold, mortality ensues</w:t>
      </w:r>
      <w:r w:rsidR="00B37649">
        <w:rPr>
          <w:highlight w:val="yellow"/>
        </w:rPr>
        <w:t xml:space="preserve"> </w:t>
      </w:r>
      <w:r w:rsidR="00B37649">
        <w:rPr>
          <w:highlight w:val="yellow"/>
        </w:rPr>
        <w:fldChar w:fldCharType="begin" w:fldLock="1"/>
      </w:r>
      <w:r w:rsidR="00B37649" w:rsidRPr="00B37649">
        <w:rPr>
          <w:highlight w:val="yellow"/>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B37649">
        <w:rPr>
          <w:highlight w:val="yellow"/>
        </w:rPr>
        <w:fldChar w:fldCharType="separate"/>
      </w:r>
      <w:r w:rsidR="00B37649" w:rsidRPr="00DD6600">
        <w:rPr>
          <w:noProof/>
          <w:highlight w:val="yellow"/>
        </w:rPr>
        <w:t>(Pörtner 2001, Kassahn et al. 2009)</w:t>
      </w:r>
      <w:r w:rsidR="00B37649">
        <w:rPr>
          <w:highlight w:val="yellow"/>
        </w:rPr>
        <w:fldChar w:fldCharType="end"/>
      </w:r>
      <w:r w:rsidR="00B37649" w:rsidRPr="0098580B">
        <w:rPr>
          <w:highlight w:val="yellow"/>
        </w:rPr>
        <w:t>.</w:t>
      </w:r>
      <w:r w:rsidR="00B37649">
        <w:t xml:space="preserve"> </w:t>
      </w:r>
      <w:r w:rsidR="000200CF">
        <w:t>Even species that can survive</w:t>
      </w:r>
      <w:r>
        <w:t xml:space="preserve"> in cold waters may not be able to reproduce</w:t>
      </w:r>
      <w:r w:rsidR="000200CF">
        <w:t xml:space="preserve"> </w:t>
      </w:r>
      <w:r>
        <w:t>or complete</w:t>
      </w:r>
      <w:r w:rsidR="000200CF">
        <w:t xml:space="preserve"> ontogenetic development, as these processes are even more sensitive to temperature than survival</w:t>
      </w:r>
      <w:r w:rsidR="003D7A91">
        <w:t xml:space="preserve"> </w:t>
      </w:r>
      <w:commentRangeStart w:id="14"/>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14"/>
      <w:r w:rsidR="00AF591D">
        <w:rPr>
          <w:rStyle w:val="CommentReference"/>
          <w:rFonts w:ascii="Arial" w:eastAsia="Arial" w:hAnsi="Arial" w:cs="Arial"/>
          <w:color w:val="000000"/>
          <w:lang w:val="en-US" w:eastAsia="en-US"/>
        </w:rPr>
        <w:commentReference w:id="14"/>
      </w:r>
      <w:r w:rsidR="00A05012">
        <w:t xml:space="preserve">. </w:t>
      </w:r>
      <w:r w:rsidR="00B37649">
        <w:t>Some</w:t>
      </w:r>
      <w:r w:rsidR="0098675B">
        <w:t xml:space="preserve"> organisms</w:t>
      </w:r>
      <w:r w:rsidR="00B37649">
        <w:t xml:space="preserve"> may not have sufficient time to develop, especially considered that </w:t>
      </w:r>
      <w:r w:rsidR="0098675B">
        <w:t xml:space="preserve">there is </w:t>
      </w:r>
      <w:r w:rsidR="00B37649">
        <w:t>often a</w:t>
      </w:r>
      <w:r w:rsidR="0098675B">
        <w:t xml:space="preserve"> strong link between temperature and time to development: usually,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15"/>
      <w:r w:rsidR="00B76A2B">
        <w:t xml:space="preserve"> </w:t>
      </w:r>
      <w:commentRangeEnd w:id="15"/>
      <w:r w:rsidR="003D7A91">
        <w:rPr>
          <w:rStyle w:val="CommentReference"/>
        </w:rPr>
        <w:commentReference w:id="15"/>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16" w:author="Amanda Droghini" w:date="2018-03-13T08:31:00Z">
        <w:r w:rsidR="00BE3D56" w:rsidDel="00BE3D56">
          <w:delText>V</w:delText>
        </w:r>
        <w:r w:rsidR="00E05BC2" w:rsidDel="00BE3D56">
          <w:delText xml:space="preserve">essel traffic and water temperature to species’ transport, </w:delText>
        </w:r>
        <w:r w:rsidR="00E05BC2" w:rsidDel="00BE3D56">
          <w:delText xml:space="preserve">survival, and establishment is likely to be critical for predicting invasions in Arctic systems, where water temperatures can fall below freezing, and summers are cold and short. </w:delText>
        </w:r>
      </w:del>
      <w:del w:id="17" w:author="Amanda Droghini" w:date="2018-03-07T17:43:00Z">
        <w:r w:rsidR="003D7A91" w:rsidDel="00122499">
          <w:delText>Th</w:delText>
        </w:r>
        <w:r w:rsidR="00C90B04" w:rsidDel="00122499">
          <w:delText xml:space="preserve">e breakdown of function at cold temperatures for temperate species, </w:delText>
        </w:r>
      </w:del>
      <w:del w:id="18" w:author="Amanda Droghini" w:date="2018-03-07T16:48:00Z">
        <w:r w:rsidR="00C90B04" w:rsidDel="000200CF">
          <w:delText xml:space="preserve">and the high specialization of native Arctic species, </w:delText>
        </w:r>
      </w:del>
      <w:del w:id="19"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20"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21"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0610577B" w:rsidR="001564A4" w:rsidRDefault="009C7A97" w:rsidP="001D6B6C">
      <w:pPr>
        <w:spacing w:line="360" w:lineRule="auto"/>
        <w:contextualSpacing/>
      </w:pPr>
      <w:r>
        <w:t>S</w:t>
      </w:r>
      <w:r w:rsidR="00E016D1">
        <w:t xml:space="preserve">tudies have come to different conclusions about whether </w:t>
      </w:r>
      <w:r>
        <w:t xml:space="preserve">non-native </w:t>
      </w:r>
      <w:r w:rsidR="00E016D1">
        <w:t xml:space="preserve">species can survive </w:t>
      </w:r>
      <w:r w:rsidR="00533AAB">
        <w:t>Arctic voyages and the conditions they encounter upon arrival</w:t>
      </w:r>
      <w:r w:rsidR="00E016D1">
        <w:t xml:space="preserve">. </w:t>
      </w:r>
      <w:commentRangeStart w:id="22"/>
      <w:r w:rsidR="00533AAB" w:rsidRPr="00533AAB">
        <w:rPr>
          <w:highlight w:val="yellow"/>
        </w:rPr>
        <w:t>Non-native species are already being transported in ballast water tanks</w:t>
      </w:r>
      <w:r w:rsidR="00533AAB">
        <w:rPr>
          <w:highlight w:val="yellow"/>
        </w:rPr>
        <w:t xml:space="preserve"> and as hull </w:t>
      </w:r>
      <w:proofErr w:type="spellStart"/>
      <w:r w:rsidR="00533AAB">
        <w:rPr>
          <w:highlight w:val="yellow"/>
        </w:rPr>
        <w:t>foulers</w:t>
      </w:r>
      <w:proofErr w:type="spellEnd"/>
      <w:r w:rsidR="00533AAB" w:rsidRPr="00533AAB">
        <w:rPr>
          <w:highlight w:val="yellow"/>
        </w:rPr>
        <w:t xml:space="preserve"> to Arctic</w:t>
      </w:r>
      <w:r w:rsidR="00533AAB">
        <w:rPr>
          <w:highlight w:val="yellow"/>
        </w:rPr>
        <w:t xml:space="preserve"> ports. However</w:t>
      </w:r>
      <w:r w:rsidR="00533AAB" w:rsidRPr="00533AAB">
        <w:rPr>
          <w:highlight w:val="yellow"/>
        </w:rPr>
        <w:t xml:space="preserve">, </w:t>
      </w:r>
      <w:r w:rsidR="00533AAB">
        <w:rPr>
          <w:highlight w:val="yellow"/>
        </w:rPr>
        <w:t xml:space="preserve">survivorship during the voyage appears to be relatively low for the following reasons: . Nevertheless, some organisms that are being transported can survive the voyage (Ware et al. 2016), and recent high-profile introductions (e.g. snow crab in Barents Sea) has been linked to anthropogenic transport mechanisms. </w:t>
      </w:r>
      <w:r w:rsidR="00533AAB" w:rsidRPr="00533AAB">
        <w:rPr>
          <w:highlight w:val="yellow"/>
        </w:rPr>
        <w:t xml:space="preserve">and some are surviving the voyage </w:t>
      </w:r>
      <w:r w:rsidR="00533AAB" w:rsidRPr="00533AAB">
        <w:rPr>
          <w:highlight w:val="yellow"/>
        </w:rPr>
        <w:fldChar w:fldCharType="begin" w:fldLock="1"/>
      </w:r>
      <w:r w:rsidR="00533AAB" w:rsidRPr="00533AAB">
        <w:rPr>
          <w:highlight w:val="yellow"/>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Ware et al. 2016, Chan et al. 2016)", "plainTextFormattedCitation" : "(Ware et al. 2016, Chan et al. 2016)", "previouslyFormattedCitation" : "(Ware et al. 2016, Chan et al. 2016)" }, "properties" : {  }, "schema" : "https://github.com/citation-style-language/schema/raw/master/csl-citation.json" }</w:instrText>
      </w:r>
      <w:r w:rsidR="00533AAB" w:rsidRPr="00533AAB">
        <w:rPr>
          <w:highlight w:val="yellow"/>
        </w:rPr>
        <w:fldChar w:fldCharType="separate"/>
      </w:r>
      <w:r w:rsidR="00533AAB" w:rsidRPr="00533AAB">
        <w:rPr>
          <w:noProof/>
          <w:highlight w:val="yellow"/>
        </w:rPr>
        <w:t>(Ware et al. 2016, Chan et al. 2016)</w:t>
      </w:r>
      <w:r w:rsidR="00533AAB" w:rsidRPr="00533AAB">
        <w:rPr>
          <w:highlight w:val="yellow"/>
        </w:rPr>
        <w:fldChar w:fldCharType="end"/>
      </w:r>
      <w:commentRangeEnd w:id="22"/>
      <w:r w:rsidR="00533AAB">
        <w:rPr>
          <w:rStyle w:val="CommentReference"/>
          <w:rFonts w:ascii="Arial" w:eastAsia="Arial" w:hAnsi="Arial" w:cs="Arial"/>
          <w:color w:val="000000"/>
          <w:lang w:val="en-US" w:eastAsia="en-US"/>
        </w:rPr>
        <w:commentReference w:id="22"/>
      </w:r>
      <w:r w:rsidR="00533AAB">
        <w:t xml:space="preserve"> </w:t>
      </w:r>
      <w:r w:rsidR="00023EA2" w:rsidRPr="00023EA2">
        <w:rPr>
          <w:highlight w:val="cyan"/>
        </w:rPr>
        <w:t xml:space="preserve">Habitat </w:t>
      </w:r>
      <w:r w:rsidR="00023EA2" w:rsidRPr="00023EA2">
        <w:rPr>
          <w:highlight w:val="cyan"/>
        </w:rPr>
        <w:lastRenderedPageBreak/>
        <w:t>modeling studies</w:t>
      </w:r>
      <w:r w:rsidR="00E016D1">
        <w:rPr>
          <w:highlight w:val="cyan"/>
        </w:rPr>
        <w:t xml:space="preserve"> in coastal Alaska found that </w:t>
      </w:r>
      <w:r w:rsidR="00E016D1">
        <w:t>o</w:t>
      </w:r>
      <w:r w:rsidR="00794A46">
        <w:t>f the four species they considered, all were able 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E016D1">
        <w:t xml:space="preserve">the restricted distribution of </w:t>
      </w:r>
      <w:proofErr w:type="spellStart"/>
      <w:r w:rsidR="00E016D1">
        <w:rPr>
          <w:i/>
        </w:rPr>
        <w:t>Didemnum</w:t>
      </w:r>
      <w:proofErr w:type="spellEnd"/>
      <w:r w:rsidR="00E016D1">
        <w:rPr>
          <w:i/>
        </w:rPr>
        <w:t xml:space="preserve"> </w:t>
      </w:r>
      <w:proofErr w:type="spellStart"/>
      <w:r w:rsidR="00E016D1">
        <w:rPr>
          <w:i/>
        </w:rPr>
        <w:t>vexillum</w:t>
      </w:r>
      <w:proofErr w:type="spellEnd"/>
      <w:r w:rsidR="00E016D1">
        <w:rPr>
          <w:i/>
        </w:rPr>
        <w:t xml:space="preserve"> </w:t>
      </w:r>
      <w:r w:rsidR="00E016D1">
        <w:t xml:space="preserve">in </w:t>
      </w:r>
      <w:proofErr w:type="spellStart"/>
      <w:r w:rsidR="00E016D1">
        <w:t>southcoastal</w:t>
      </w:r>
      <w:proofErr w:type="spellEnd"/>
      <w:r w:rsidR="00E016D1">
        <w:t xml:space="preserve"> Alaska was best explained by temperature and, to a lesser extent, low salinities resulting from glacial freshwater inputs </w:t>
      </w:r>
      <w:r w:rsidR="00E016D1">
        <w:fldChar w:fldCharType="begin" w:fldLock="1"/>
      </w:r>
      <w:r w:rsidR="002F13A8">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E016D1">
        <w:fldChar w:fldCharType="separate"/>
      </w:r>
      <w:r w:rsidR="00E016D1" w:rsidRPr="00E016D1">
        <w:rPr>
          <w:noProof/>
        </w:rPr>
        <w:t>(Miller 2016)</w:t>
      </w:r>
      <w:r w:rsidR="00E016D1">
        <w:fldChar w:fldCharType="end"/>
      </w:r>
      <w:r w:rsidR="00E016D1">
        <w:t xml:space="preserve">. </w:t>
      </w:r>
      <w:r w:rsidR="002F13A8">
        <w:t xml:space="preserve">Similarly,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invasive species in the Norwegian Arctic, and found that environmental conditions were unsuitable for all </w:t>
      </w:r>
      <w:r w:rsidR="00A42F5D">
        <w:t xml:space="preserve">but one of the species studied. </w:t>
      </w:r>
      <w:r w:rsidR="002F13A8">
        <w:t xml:space="preserve">In Chile, a comparison of biodiversity between two regions found several introduced species near the temperate port, and only native species in the sub-Antarctic port, despite a long history of  shipping and aquaculture </w:t>
      </w:r>
      <w:r w:rsidR="002F13A8">
        <w:fldChar w:fldCharType="begin" w:fldLock="1"/>
      </w:r>
      <w:r w:rsidR="002F13A8">
        <w:instrText>ADDIN CSL_CITATION { "citationItems" : [ { "id" : "ITEM-1", "itemData" : { "DOI" : "10.3391/mbi.2016.7.1.10", "ISBN" : "1989-8649", "ISSN" : "19898649", "abstract" : "We analysed the biodiversity of ascidians in two areas located in southern and northern Chile: Punta Arenas in the Strait of Magellan (53 degrees latitude, subantarctic) and Coquimbo (29 degrees latitude, temperate). The oceanographic features of the two zones are markedly different, with influence of the Humboldt Current in the north, and the Cape Horn Current System, together with freshwater influxes, in the Magellanic zone. Both regions were surveyed twice during 2013 by SCUBA diving and pulling ropes and aquaculture cages. Both artificial structures and natural communities were sampled. A total of 22 species were identified, three of them reported for the first time in Chilean waters: Lissoclinum perforatum, Synoicum georgianum, and Polyzoa minor. The first is an introduced species found here for the first time in the Pacific. No species occurred in both regions, highlighting the very different environmental conditions of subantarctic vs. temperate waters. In spite of exhaustive searches in aquaculture facilities and on artificial structures such as harbour docks and piers, no introduced species were found in the Punta Arenas area. Conversely, 5 out of 11 (45%) species found in northern Chile were introduced. The Coquimbo area has a history of ship traffic dating back at least 150 years, and cultures of native (e.g. scallop) as well as exotic species (e.g. abalone) have been deployed for ca. 35 years. Some of the introduced species, such as Ciona robusta (formerly C. intestinalis sp. A), constitute pests for scallop culture facilities in the area, causing serious losses to local farmers. It is surprising that the Punta Arenas zone, with a history of ship traffic dating back ca. 500 years and over 25 years of sustained mussel and salmon aquaculture activity, is apparently free from introduced species. The ascidian cover on artificial structures is high, but it is made up of native species such as Paramolgula sp., Cnemidocarpa verrucosa, or Polyzoa opuntia. It is hypothesized that cold waters (5 to 11 degrees C) are the determining factor hindering the development of introduced ascidians, which tend to be temperate-warm water species. The ongoing warming in the Southern Cone may change this picture and continued monitoring is strongly advised.", "author" : [ { "dropping-particle" : "", "family" : "Turon", "given" : "Xavier", "non-dropping-particle" : "", "parse-names" : false, "suffix" : "" }, { "dropping-particle" : "", "family" : "Ca\u00f1ete", "given" : "Juan I", "non-dropping-particle" : "", "parse-names" : false, "suffix" : "" }, { "dropping-particle" : "", "family" : "Sellanes", "given" : "Javier", "non-dropping-particle" : "", "parse-names" : false, "suffix" : "" }, { "dropping-particle" : "", "family" : "Rocha", "given" : "Rosana M", "non-dropping-particle" : "", "parse-names" : false, "suffix" : "" }, { "dropping-particle" : "", "family" : "L\u00f3pez-Legentil", "given" : "Susanna", "non-dropping-particle" : "", "parse-names" : false, "suffix" : "" } ], "container-title" : "Management of Biological Invasions", "id" : "ITEM-1", "issue" : "1", "issued" : { "date-parts" : [ [ "2016" ] ] }, "page" : "77-86", "title" : "Too cold for invasions? Contrasting patterns of native and introduced ascidians in subantarctic and temperate Chile", "type" : "article-journal", "volume" : "7" }, "uris" : [ "http://www.mendeley.com/documents/?uuid=564fd434-b236-4df9-b1db-98e44c4e6a01" ] } ], "mendeley" : { "formattedCitation" : "(Turon et al. 2016)", "plainTextFormattedCitation" : "(Turon et al. 2016)", "previouslyFormattedCitation" : "(Turon et al. 2016)" }, "properties" : {  }, "schema" : "https://github.com/citation-style-language/schema/raw/master/csl-citation.json" }</w:instrText>
      </w:r>
      <w:r w:rsidR="002F13A8">
        <w:fldChar w:fldCharType="separate"/>
      </w:r>
      <w:r w:rsidR="002F13A8" w:rsidRPr="002F13A8">
        <w:rPr>
          <w:noProof/>
        </w:rPr>
        <w:t>(Turon et al. 2016)</w:t>
      </w:r>
      <w:r w:rsidR="002F13A8">
        <w:fldChar w:fldCharType="end"/>
      </w:r>
      <w:r w:rsidR="002F13A8">
        <w:t xml:space="preserve">.  </w:t>
      </w:r>
      <w:r w:rsidR="002F13A8" w:rsidRPr="002F13A8">
        <w:rPr>
          <w:highlight w:val="yellow"/>
        </w:rPr>
        <w:t>Other environmental factors that may limit the survival and establishment of non-native species include: biotic resistance, unsuitable water chemistry (e.g. dissolved oxygen),</w:t>
      </w:r>
      <w:r w:rsidR="002F13A8">
        <w:t xml:space="preserve">    O</w:t>
      </w:r>
      <w:r w:rsidR="00EE196E" w:rsidRPr="00BA54CA">
        <w:t>ur understanding of species’</w:t>
      </w:r>
      <w:r w:rsidR="00EE196E">
        <w:t xml:space="preserve"> invasions at high-latitudes remains thin, </w:t>
      </w:r>
      <w:r w:rsidR="002A0BDF">
        <w:t>especially across multiple taxa and across the different stages of invasion (e.g. introduction vers</w:t>
      </w:r>
      <w:r w:rsidR="002F13A8">
        <w:t>us establishment)</w:t>
      </w:r>
      <w:r w:rsidR="00EE196E">
        <w:t>.</w:t>
      </w:r>
    </w:p>
    <w:p w14:paraId="4F607CA3" w14:textId="77777777" w:rsidR="001564A4" w:rsidRDefault="001564A4" w:rsidP="001D6B6C">
      <w:pPr>
        <w:spacing w:line="360" w:lineRule="auto"/>
        <w:contextualSpacing/>
      </w:pPr>
    </w:p>
    <w:p w14:paraId="1044DCC9" w14:textId="3988BE09" w:rsidR="00E670A9" w:rsidRDefault="00EE196E" w:rsidP="002674FC">
      <w:pPr>
        <w:spacing w:line="360" w:lineRule="auto"/>
        <w:contextualSpacing/>
      </w:pPr>
      <w:r>
        <w:t>T</w:t>
      </w:r>
      <w:r w:rsidR="001564A4">
        <w:t>he role of temperature on biological introductions in the Arctic is becoming increasingly urgent to elucidate in light of warming sea temperatures</w:t>
      </w:r>
      <w:r w:rsidR="002674FC">
        <w:t xml:space="preserve"> and increased vessel traffic</w:t>
      </w:r>
      <w:r w:rsidR="001564A4">
        <w:t>.</w:t>
      </w:r>
      <w:r w:rsidR="009A4A26">
        <w:t xml:space="preserve"> In recent decades, the Arctic has experienced record-setting declines in sea ice thickness and extent, and surface air temperatures have increased at a harrowing pac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3E6B44">
        <w:t>These w</w:t>
      </w:r>
      <w:r w:rsidR="00254473">
        <w:t xml:space="preserve">arming sea </w:t>
      </w:r>
      <w:r w:rsidR="009A4A26">
        <w:t xml:space="preserve">temperatures and </w:t>
      </w:r>
      <w:r w:rsidR="00FF5E52">
        <w:t xml:space="preserve">reductions in </w:t>
      </w:r>
      <w:r w:rsidR="009A4A26">
        <w:t xml:space="preserve">sea ic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854D23">
        <w:t xml:space="preserve"> </w:t>
      </w:r>
      <w:r w:rsidR="00C72753">
        <w:t xml:space="preserve">. </w:t>
      </w:r>
      <w:r w:rsidR="002674FC">
        <w:t xml:space="preserve">These warming climatic conditions have also favoured expansions in global shipping and other human activities. </w:t>
      </w:r>
      <w:commentRangeStart w:id="23"/>
      <w:r w:rsidR="006244EA">
        <w:t xml:space="preserve">Since the beginning </w:t>
      </w:r>
      <w:commentRangeEnd w:id="23"/>
      <w:r w:rsidR="006244EA">
        <w:rPr>
          <w:rStyle w:val="CommentReference"/>
        </w:rPr>
        <w:commentReference w:id="23"/>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24"/>
      <w:r w:rsidR="006244EA" w:rsidRPr="006244EA">
        <w:rPr>
          <w:highlight w:val="yellow"/>
        </w:rPr>
        <w:t>((add stats)</w:t>
      </w:r>
      <w:commentRangeEnd w:id="24"/>
      <w:r w:rsidR="004F6FD9">
        <w:rPr>
          <w:rStyle w:val="CommentReference"/>
        </w:rPr>
        <w:commentReference w:id="24"/>
      </w:r>
      <w:r w:rsidR="006244EA" w:rsidRPr="006244EA">
        <w:rPr>
          <w:highlight w:val="yellow"/>
        </w:rPr>
        <w:t>).</w:t>
      </w:r>
      <w:r w:rsidR="006244EA">
        <w:t xml:space="preserve"> B</w:t>
      </w:r>
      <w:r w:rsidR="006244EA" w:rsidRPr="00CA4945">
        <w:t xml:space="preserve">y 2020, 2% to 8% of </w:t>
      </w:r>
      <w:r w:rsidR="006244EA" w:rsidRPr="00A27824">
        <w:rPr>
          <w:highlight w:val="yellow"/>
        </w:rPr>
        <w:t>the XXX</w:t>
      </w:r>
      <w:r w:rsidR="006244EA" w:rsidRPr="00CA4945">
        <w:t xml:space="preserve"> vessels currently transiting through the Panama and Suez canals are expected to start using Arctic routes instead</w:t>
      </w:r>
      <w:r w:rsidR="006244EA">
        <w:t>, as these routes provide faster connections between northern Europe and North America.</w:t>
      </w:r>
      <w:r w:rsidR="006244EA" w:rsidRPr="00CA4945">
        <w:t xml:space="preserve"> </w:t>
      </w:r>
      <w:r w:rsidR="006244EA">
        <w:t xml:space="preserve">In addition to commercial vessel traffic, the Arctic is also expected to see different types of ships </w:t>
      </w:r>
      <w:r w:rsidR="006244EA">
        <w:lastRenderedPageBreak/>
        <w:t>and activities, such as natural resource exploration and extraction</w:t>
      </w:r>
      <w:r w:rsidR="006244EA" w:rsidRPr="00CA4945">
        <w:rPr>
          <w:rStyle w:val="CommentReference"/>
          <w:sz w:val="24"/>
          <w:szCs w:val="24"/>
        </w:rPr>
        <w:commentReference w:id="25"/>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polar regions.</w:t>
      </w:r>
    </w:p>
    <w:p w14:paraId="69A0D4A8" w14:textId="77777777" w:rsidR="00552F17" w:rsidDel="00D655FC" w:rsidRDefault="00552F17" w:rsidP="00CA4945">
      <w:pPr>
        <w:spacing w:before="200" w:line="360" w:lineRule="auto"/>
        <w:contextualSpacing/>
        <w:rPr>
          <w:del w:id="26" w:author="Amanda Droghini" w:date="2018-02-14T07:41:00Z"/>
        </w:rPr>
      </w:pPr>
      <w:bookmarkStart w:id="27" w:name="_m7oo5zak2jfc" w:colFirst="0" w:colLast="0"/>
      <w:bookmarkStart w:id="28" w:name="_rq0l47zex3zr" w:colFirst="0" w:colLast="0"/>
      <w:bookmarkEnd w:id="27"/>
      <w:bookmarkEnd w:id="28"/>
    </w:p>
    <w:p w14:paraId="5ECBACE1" w14:textId="1AED0734" w:rsidR="00723773" w:rsidDel="00D655FC" w:rsidRDefault="00874591" w:rsidP="00D655FC">
      <w:pPr>
        <w:spacing w:before="200" w:line="360" w:lineRule="auto"/>
        <w:contextualSpacing/>
        <w:rPr>
          <w:del w:id="29" w:author="Amanda Droghini" w:date="2018-02-14T07:41:00Z"/>
          <w:highlight w:val="white"/>
        </w:rPr>
      </w:pPr>
      <w:del w:id="30"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31" w:name="_8ktb2c9fr4av" w:colFirst="0" w:colLast="0"/>
      <w:bookmarkEnd w:id="31"/>
    </w:p>
    <w:p w14:paraId="62CE6144" w14:textId="1701AC1A" w:rsidR="004403F9" w:rsidRDefault="00463580" w:rsidP="004403F9">
      <w:pPr>
        <w:spacing w:before="200" w:line="360" w:lineRule="auto"/>
        <w:contextualSpacing/>
      </w:pPr>
      <w:r>
        <w:t xml:space="preserve">In this paper, </w:t>
      </w:r>
      <w:del w:id="32"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d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BF2E14" w:rsidRPr="00CA4945">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r w:rsidR="00AF591D">
        <w:t xml:space="preserve">We predicted that a large subset of non-native taxa would be able to survive in areas where year-round temperatures remained above 0C; however, given the ecological specialization required to withstand temperatures &lt;0C, we predicted that few species </w:t>
      </w:r>
      <w:r w:rsidR="009B4D52">
        <w:t>would be able to live in the northern Bering Sea, which more closely resembles Arctic systems. Because climate change is expected to increase water temperatures in the Bering Sea, w</w:t>
      </w:r>
      <w:r w:rsidR="00E35792">
        <w:t>e</w:t>
      </w:r>
      <w:r w:rsidR="009B4D52">
        <w:t xml:space="preserve"> predicted that habitat would become more suitable for non-native taxa in the future.</w:t>
      </w:r>
      <w:r w:rsidR="00B34C45">
        <w:t xml:space="preserve"> </w:t>
      </w:r>
      <w:del w:id="33" w:author="Amanda Droghini" w:date="2018-02-21T16:41:00Z">
        <w:r w:rsidR="00F24EA9" w:rsidDel="00F24EA9">
          <w:delText xml:space="preserve">We and </w:delText>
        </w:r>
        <w:r w:rsidR="00874591" w:rsidRPr="00CA4945" w:rsidDel="00F24EA9">
          <w:delText xml:space="preserve"> </w:delText>
        </w:r>
        <w:commentRangeStart w:id="34"/>
        <w:r w:rsidR="00433E19" w:rsidRPr="00433E19" w:rsidDel="00F24EA9">
          <w:rPr>
            <w:color w:val="FF0000"/>
          </w:rPr>
          <w:delText xml:space="preserve">species-specific </w:delText>
        </w:r>
        <w:commentRangeEnd w:id="34"/>
        <w:r w:rsidR="00D9788D" w:rsidDel="00F24EA9">
          <w:rPr>
            <w:rStyle w:val="CommentReference"/>
          </w:rPr>
          <w:commentReference w:id="34"/>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commentRangeStart w:id="35"/>
      <w:r w:rsidR="00286504">
        <w:t>Our work extends previous research by providing a comprehensive assessment of the role of temperature on high-latitude invasions, and addresses an important knowledge gap in Pacific Arctic research</w:t>
      </w:r>
      <w:r w:rsidR="00286504" w:rsidRPr="004403F9">
        <w:rPr>
          <w:highlight w:val="yellow"/>
        </w:rPr>
        <w:t>.</w:t>
      </w:r>
      <w:commentRangeEnd w:id="35"/>
      <w:r w:rsidR="00117F07" w:rsidRPr="004403F9">
        <w:rPr>
          <w:rStyle w:val="CommentReference"/>
          <w:highlight w:val="yellow"/>
        </w:rPr>
        <w:commentReference w:id="35"/>
      </w:r>
      <w:r w:rsidR="004403F9" w:rsidRPr="004403F9">
        <w:rPr>
          <w:highlight w:val="yellow"/>
        </w:rPr>
        <w:t xml:space="preserve"> </w:t>
      </w:r>
      <w:del w:id="36"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r w:rsidR="004403F9" w:rsidRPr="004403F9">
        <w:rPr>
          <w:highlight w:val="yellow"/>
        </w:rPr>
        <w:t xml:space="preserve">We hope that it can be used to inform monitoring efforts </w:t>
      </w:r>
      <w:r w:rsidR="00B34C45">
        <w:rPr>
          <w:highlight w:val="yellow"/>
        </w:rPr>
        <w:t xml:space="preserve">by identifying priority, high-risk areas </w:t>
      </w:r>
      <w:r w:rsidR="004403F9" w:rsidRPr="004403F9">
        <w:rPr>
          <w:highlight w:val="yellow"/>
        </w:rPr>
        <w:t>to protect this pristine and unique ecosystem.</w:t>
      </w:r>
      <w:r w:rsidR="004403F9" w:rsidRPr="00CA4945">
        <w:t xml:space="preserve"> </w:t>
      </w:r>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37" w:name="_8bc9cfv03n6p" w:colFirst="0" w:colLast="0"/>
      <w:bookmarkEnd w:id="37"/>
      <w:r w:rsidRPr="00BB5655">
        <w:t>Methods</w:t>
      </w:r>
    </w:p>
    <w:p w14:paraId="36636D33" w14:textId="77777777" w:rsidR="00723773" w:rsidRPr="00BB5655" w:rsidRDefault="00874591" w:rsidP="00BB5655">
      <w:pPr>
        <w:pStyle w:val="Heading2"/>
      </w:pPr>
      <w:bookmarkStart w:id="38" w:name="_kncwpiu8qj9q" w:colFirst="0" w:colLast="0"/>
      <w:bookmarkEnd w:id="38"/>
      <w:r w:rsidRPr="00BB5655">
        <w:t>Study area</w:t>
      </w:r>
    </w:p>
    <w:p w14:paraId="5ECF60A5" w14:textId="166ACEB9" w:rsidR="00274537" w:rsidRPr="00CA4945" w:rsidRDefault="00874591" w:rsidP="00CA4945">
      <w:pPr>
        <w:spacing w:before="200" w:line="360" w:lineRule="auto"/>
        <w:contextualSpacing/>
      </w:pPr>
      <w:bookmarkStart w:id="39" w:name="_a71bbqx0je6i" w:colFirst="0" w:colLast="0"/>
      <w:bookmarkEnd w:id="39"/>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 xml:space="preserve">i.e. depths &lt; 200 </w:t>
      </w:r>
      <w:r w:rsidR="00274537" w:rsidRPr="00CA4945">
        <w:lastRenderedPageBreak/>
        <w:t>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proofErr w:type="spellStart"/>
      <w:r w:rsidR="00274537" w:rsidRPr="00CA4945">
        <w:rPr>
          <w:i/>
        </w:rPr>
        <w:t>Alosa</w:t>
      </w:r>
      <w:proofErr w:type="spellEnd"/>
      <w:r w:rsidR="00274537" w:rsidRPr="00CA4945">
        <w:rPr>
          <w:i/>
        </w:rPr>
        <w:t xml:space="preserve"> </w:t>
      </w:r>
      <w:proofErr w:type="spellStart"/>
      <w:r w:rsidR="00274537" w:rsidRPr="00CA4945">
        <w:rPr>
          <w:i/>
        </w:rPr>
        <w:t>sapidissima</w:t>
      </w:r>
      <w:proofErr w:type="spellEnd"/>
      <w:r w:rsidR="00274537" w:rsidRPr="00CA4945">
        <w:t xml:space="preserve">, </w:t>
      </w:r>
      <w:proofErr w:type="spellStart"/>
      <w:r w:rsidR="00274537" w:rsidRPr="00CA4945">
        <w:rPr>
          <w:i/>
        </w:rPr>
        <w:t>Caprella</w:t>
      </w:r>
      <w:proofErr w:type="spellEnd"/>
      <w:r w:rsidR="00274537" w:rsidRPr="00CA4945">
        <w:rPr>
          <w:i/>
        </w:rPr>
        <w:t xml:space="preserve"> </w:t>
      </w:r>
      <w:proofErr w:type="spellStart"/>
      <w:r w:rsidR="00274537" w:rsidRPr="00CA4945">
        <w:rPr>
          <w:i/>
        </w:rPr>
        <w:t>mutica</w:t>
      </w:r>
      <w:proofErr w:type="spellEnd"/>
      <w:r w:rsidR="00274537" w:rsidRPr="00CA4945">
        <w:t xml:space="preserve">, </w:t>
      </w:r>
      <w:r w:rsidR="00274537" w:rsidRPr="00CA4945">
        <w:rPr>
          <w:i/>
        </w:rPr>
        <w:t xml:space="preserve">Mya </w:t>
      </w:r>
      <w:proofErr w:type="spellStart"/>
      <w:r w:rsidR="00274537" w:rsidRPr="00CA4945">
        <w:rPr>
          <w:i/>
        </w:rPr>
        <w:t>arenaria</w:t>
      </w:r>
      <w:proofErr w:type="spellEnd"/>
      <w:r w:rsidR="00274537" w:rsidRPr="00CA4945">
        <w:t xml:space="preserve">, and </w:t>
      </w:r>
      <w:r w:rsidR="00274537" w:rsidRPr="00CA4945">
        <w:rPr>
          <w:i/>
        </w:rPr>
        <w:t xml:space="preserve">Salmo </w:t>
      </w:r>
      <w:proofErr w:type="spellStart"/>
      <w:r w:rsidR="00274537" w:rsidRPr="00CA4945">
        <w:rPr>
          <w:i/>
        </w:rPr>
        <w:t>salar</w:t>
      </w:r>
      <w:proofErr w:type="spellEnd"/>
      <w:r w:rsidR="00514A02">
        <w:t xml:space="preserve"> (</w:t>
      </w:r>
      <w:proofErr w:type="spellStart"/>
      <w:r w:rsidR="00514A02" w:rsidRPr="00CA4945">
        <w:t>Fofonoff</w:t>
      </w:r>
      <w:proofErr w:type="spellEnd"/>
      <w:r w:rsidR="00514A02" w:rsidRPr="00CA4945">
        <w:t xml:space="preserve">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w:t>
      </w:r>
      <w:proofErr w:type="spellStart"/>
      <w:r w:rsidR="00BF1ED0">
        <w:rPr>
          <w:i/>
        </w:rPr>
        <w:t>arenaria</w:t>
      </w:r>
      <w:proofErr w:type="spellEnd"/>
      <w:r w:rsidR="00BF1ED0">
        <w:rPr>
          <w:i/>
        </w:rPr>
        <w:t xml:space="preserve"> </w:t>
      </w:r>
      <w:r w:rsidR="00BF1ED0">
        <w:t>in Alaska</w:t>
      </w:r>
      <w:r w:rsidR="00514A02">
        <w:t>)</w:t>
      </w:r>
      <w:r w:rsidR="00274537" w:rsidRPr="00CA4945">
        <w:t xml:space="preserve">. Of these, only </w:t>
      </w:r>
      <w:r w:rsidR="00274537" w:rsidRPr="00CA4945">
        <w:rPr>
          <w:i/>
        </w:rPr>
        <w:t xml:space="preserve">C. </w:t>
      </w:r>
      <w:proofErr w:type="spellStart"/>
      <w:r w:rsidR="00274537" w:rsidRPr="00CA4945">
        <w:rPr>
          <w:i/>
        </w:rPr>
        <w:t>mutica</w:t>
      </w:r>
      <w:proofErr w:type="spellEnd"/>
      <w:r w:rsidR="00274537" w:rsidRPr="00CA4945">
        <w:rPr>
          <w:i/>
        </w:rPr>
        <w:t xml:space="preserve"> </w:t>
      </w:r>
      <w:r w:rsidR="00274537" w:rsidRPr="00CA4945">
        <w:t xml:space="preserve">and </w:t>
      </w:r>
      <w:r w:rsidR="00274537" w:rsidRPr="00CA4945">
        <w:rPr>
          <w:i/>
        </w:rPr>
        <w:t xml:space="preserve">M. </w:t>
      </w:r>
      <w:proofErr w:type="spellStart"/>
      <w:r w:rsidR="00274537" w:rsidRPr="00CA4945">
        <w:rPr>
          <w:i/>
        </w:rPr>
        <w:t>arenaria</w:t>
      </w:r>
      <w:proofErr w:type="spellEnd"/>
      <w:r w:rsidR="00274537" w:rsidRPr="00CA4945">
        <w:rPr>
          <w:i/>
        </w:rPr>
        <w:t xml:space="preserve">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 xml:space="preserve">((characterize vessel – the </w:t>
      </w:r>
      <w:proofErr w:type="spellStart"/>
      <w:r w:rsidR="00E961D2" w:rsidRPr="00E961D2">
        <w:rPr>
          <w:highlight w:val="yellow"/>
        </w:rPr>
        <w:t>bering</w:t>
      </w:r>
      <w:proofErr w:type="spellEnd"/>
      <w:r w:rsidR="00E961D2" w:rsidRPr="00E961D2">
        <w:rPr>
          <w:highlight w:val="yellow"/>
        </w:rPr>
        <w:t xml:space="preserve">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40" w:name="_hngxq6xkmksq" w:colFirst="0" w:colLast="0"/>
      <w:bookmarkStart w:id="41" w:name="_7quuthb2m275" w:colFirst="0" w:colLast="0"/>
      <w:bookmarkEnd w:id="40"/>
      <w:bookmarkEnd w:id="41"/>
      <w:r>
        <w:t xml:space="preserve">Defining </w:t>
      </w:r>
      <w:r w:rsidR="004D0EA5">
        <w:t xml:space="preserve">taxa-specific </w:t>
      </w:r>
      <w:r>
        <w:t>tolerances</w:t>
      </w:r>
    </w:p>
    <w:p w14:paraId="7A4308D9" w14:textId="6C7FEF80" w:rsidR="00411758" w:rsidRPr="00CA4945" w:rsidRDefault="000011D7" w:rsidP="00CA4945">
      <w:pPr>
        <w:spacing w:line="360" w:lineRule="auto"/>
        <w:contextualSpacing/>
      </w:pPr>
      <w:commentRangeStart w:id="42"/>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42"/>
      <w:r w:rsidR="004D0EA5">
        <w:rPr>
          <w:rStyle w:val="CommentReference"/>
        </w:rPr>
        <w:commentReference w:id="42"/>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 xml:space="preserve">the National Exotic Marine and Estuarine Species Information System (NEMESIS; </w:t>
      </w:r>
      <w:proofErr w:type="spellStart"/>
      <w:r w:rsidR="00652AE1" w:rsidRPr="00CA4945">
        <w:t>Fofonoff</w:t>
      </w:r>
      <w:proofErr w:type="spellEnd"/>
      <w:r w:rsidR="00652AE1" w:rsidRPr="00CA4945">
        <w:t xml:space="preserve"> et al. 2003) and the Nonindigenous Aquatic Species Database (NAS; Fuller and Benson 2013)</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411758" w:rsidRPr="00CA4945">
        <w:t xml:space="preserve"> restricted to marine or </w:t>
      </w:r>
      <w:proofErr w:type="spellStart"/>
      <w:r w:rsidR="00411758" w:rsidRPr="00CA4945">
        <w:t>euryhaline</w:t>
      </w:r>
      <w:proofErr w:type="spellEnd"/>
      <w:r w:rsidR="00411758" w:rsidRPr="00CA4945">
        <w:t xml:space="preserve"> species capable of tolerating salinities of at least 30 parts per trillion (</w:t>
      </w:r>
      <w:proofErr w:type="spellStart"/>
      <w:r w:rsidR="00411758" w:rsidRPr="00CA4945">
        <w:t>ppt</w:t>
      </w:r>
      <w:proofErr w:type="spellEnd"/>
      <w:r w:rsidR="00411758" w:rsidRPr="00CA4945">
        <w:t xml:space="preserve">) </w:t>
      </w:r>
      <w:r w:rsidR="00051D9C" w:rsidRPr="00CA4945">
        <w:t xml:space="preserve">for part or all of their life cycle </w:t>
      </w:r>
      <w:r w:rsidR="00411758" w:rsidRPr="00CA4945">
        <w:t>(</w:t>
      </w:r>
      <w:r w:rsidR="00411758" w:rsidRPr="00CA4945">
        <w:rPr>
          <w:highlight w:val="yellow"/>
        </w:rPr>
        <w:t>Appendix A</w:t>
      </w:r>
      <w:r w:rsidR="00411758" w:rsidRPr="00CA4945">
        <w:t xml:space="preserve">). The most common taxonomic groups were Crustacea (N=15), Mollusca (N=11), and </w:t>
      </w:r>
      <w:proofErr w:type="spellStart"/>
      <w:r w:rsidR="00411758" w:rsidRPr="00CA4945">
        <w:t>Tunicata</w:t>
      </w:r>
      <w:proofErr w:type="spellEnd"/>
      <w:r w:rsidR="00411758" w:rsidRPr="00CA4945">
        <w:t xml:space="preserve"> (N=8). Included in this list were two anadromous fish (</w:t>
      </w:r>
      <w:proofErr w:type="spellStart"/>
      <w:r w:rsidR="00411758" w:rsidRPr="00CA4945">
        <w:rPr>
          <w:i/>
        </w:rPr>
        <w:t>Alosa</w:t>
      </w:r>
      <w:proofErr w:type="spellEnd"/>
      <w:r w:rsidR="00411758" w:rsidRPr="00CA4945">
        <w:rPr>
          <w:i/>
        </w:rPr>
        <w:t xml:space="preserve"> </w:t>
      </w:r>
      <w:proofErr w:type="spellStart"/>
      <w:r w:rsidR="00411758" w:rsidRPr="00CA4945">
        <w:rPr>
          <w:i/>
        </w:rPr>
        <w:t>sapidissima</w:t>
      </w:r>
      <w:proofErr w:type="spellEnd"/>
      <w:r w:rsidR="00411758" w:rsidRPr="00CA4945">
        <w:rPr>
          <w:i/>
        </w:rPr>
        <w:t xml:space="preserve"> </w:t>
      </w:r>
      <w:r w:rsidR="00411758" w:rsidRPr="00CA4945">
        <w:t xml:space="preserve">and </w:t>
      </w:r>
      <w:r w:rsidR="00411758" w:rsidRPr="00CA4945">
        <w:rPr>
          <w:i/>
        </w:rPr>
        <w:t xml:space="preserve">Salmo </w:t>
      </w:r>
      <w:proofErr w:type="spellStart"/>
      <w:r w:rsidR="00411758" w:rsidRPr="00CA4945">
        <w:rPr>
          <w:i/>
        </w:rPr>
        <w:t>salar</w:t>
      </w:r>
      <w:proofErr w:type="spellEnd"/>
      <w:r w:rsidR="00411758" w:rsidRPr="00CA4945">
        <w:t>), and one catadromous crab (</w:t>
      </w:r>
      <w:proofErr w:type="spellStart"/>
      <w:r w:rsidR="00411758" w:rsidRPr="00CA4945">
        <w:rPr>
          <w:i/>
        </w:rPr>
        <w:t>Eriocheir</w:t>
      </w:r>
      <w:proofErr w:type="spellEnd"/>
      <w:r w:rsidR="00411758" w:rsidRPr="00CA4945">
        <w:rPr>
          <w:i/>
        </w:rPr>
        <w:t xml:space="preserve"> </w:t>
      </w:r>
      <w:proofErr w:type="spellStart"/>
      <w:r w:rsidR="00411758" w:rsidRPr="00CA4945">
        <w:rPr>
          <w:i/>
        </w:rPr>
        <w:t>sinensis</w:t>
      </w:r>
      <w:proofErr w:type="spellEnd"/>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Reimer et al. 2018).</w:t>
      </w:r>
    </w:p>
    <w:p w14:paraId="78B77499" w14:textId="77777777" w:rsidR="00411758" w:rsidRPr="00CA4945" w:rsidRDefault="00411758" w:rsidP="00CA4945">
      <w:pPr>
        <w:spacing w:line="360" w:lineRule="auto"/>
        <w:contextualSpacing/>
      </w:pPr>
    </w:p>
    <w:p w14:paraId="433599BF" w14:textId="0313E05D"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lastRenderedPageBreak/>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be liberal an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w:t>
      </w:r>
      <w:proofErr w:type="spellStart"/>
      <w:r w:rsidRPr="00CA4945">
        <w:rPr>
          <w:rFonts w:ascii="Times New Roman" w:hAnsi="Times New Roman" w:cs="Times New Roman"/>
          <w:sz w:val="24"/>
          <w:szCs w:val="24"/>
        </w:rPr>
        <w:t>ppt</w:t>
      </w:r>
      <w:proofErr w:type="spellEnd"/>
      <w:r w:rsidRPr="00CA4945">
        <w:rPr>
          <w:rFonts w:ascii="Times New Roman" w:hAnsi="Times New Roman" w:cs="Times New Roman"/>
          <w:sz w:val="24"/>
          <w:szCs w:val="24"/>
        </w:rPr>
        <w:t xml:space="preserve">),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43" w:name="_65lsst1yvtve" w:colFirst="0" w:colLast="0"/>
      <w:bookmarkEnd w:id="43"/>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w:t>
      </w:r>
      <w:r w:rsidRPr="00CA4945">
        <w:rPr>
          <w:color w:val="000000" w:themeColor="text1"/>
        </w:rPr>
        <w:lastRenderedPageBreak/>
        <w:t xml:space="preserve">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proofErr w:type="spellStart"/>
      <w:r w:rsidRPr="00CA4945">
        <w:rPr>
          <w:color w:val="222222"/>
        </w:rPr>
        <w:t>Nakićenović</w:t>
      </w:r>
      <w:proofErr w:type="spellEnd"/>
      <w:r w:rsidRPr="00CA4945">
        <w:rPr>
          <w:color w:val="222222"/>
        </w:rPr>
        <w:t xml:space="preserve">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5186D663"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932482" w:rsidRPr="00CA4945">
        <w:rPr>
          <w:rFonts w:eastAsia="Calibri"/>
        </w:rPr>
        <w:t xml:space="preserve"> depths less than 200 m; </w:t>
      </w:r>
      <w:proofErr w:type="spellStart"/>
      <w:r w:rsidRPr="00CA4945">
        <w:rPr>
          <w:rFonts w:eastAsia="Calibri"/>
        </w:rPr>
        <w:t>Stabeno</w:t>
      </w:r>
      <w:proofErr w:type="spellEnd"/>
      <w:r w:rsidRPr="00CA4945">
        <w:rPr>
          <w:rFonts w:eastAsia="Calibri"/>
        </w:rPr>
        <w:t xml:space="preserve"> et al. 1999), </w:t>
      </w:r>
      <w:commentRangeStart w:id="44"/>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44"/>
      <w:r w:rsidR="001D23FF">
        <w:rPr>
          <w:rStyle w:val="CommentReference"/>
          <w:rFonts w:ascii="Arial" w:eastAsia="Arial" w:hAnsi="Arial" w:cs="Arial"/>
          <w:color w:val="000000"/>
          <w:lang w:val="en-US" w:eastAsia="en-US"/>
        </w:rPr>
        <w:commentReference w:id="44"/>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45"/>
      <w:r w:rsidRPr="00CA4945">
        <w:rPr>
          <w:rFonts w:eastAsia="Calibri"/>
          <w:highlight w:val="cyan"/>
        </w:rPr>
        <w:t>future</w:t>
      </w:r>
      <w:commentRangeEnd w:id="45"/>
      <w:r w:rsidR="00C167D4" w:rsidRPr="00CA4945">
        <w:rPr>
          <w:rStyle w:val="CommentReference"/>
          <w:sz w:val="24"/>
          <w:szCs w:val="24"/>
        </w:rPr>
        <w:commentReference w:id="45"/>
      </w:r>
      <w:r w:rsidRPr="00CA4945">
        <w:rPr>
          <w:rFonts w:eastAsia="Calibri"/>
        </w:rPr>
        <w:t xml:space="preserve"> (2030-2039)</w:t>
      </w:r>
      <w:bookmarkStart w:id="46" w:name="_4v4jhbwuqx9t" w:colFirst="0" w:colLast="0"/>
      <w:bookmarkEnd w:id="46"/>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47" w:name="_go101y7lehct" w:colFirst="0" w:colLast="0"/>
      <w:bookmarkEnd w:id="47"/>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48"/>
      <w:r w:rsidRPr="00CA4945">
        <w:rPr>
          <w:rFonts w:ascii="Times New Roman" w:hAnsi="Times New Roman" w:cs="Times New Roman"/>
          <w:sz w:val="24"/>
          <w:szCs w:val="24"/>
        </w:rPr>
        <w:t xml:space="preserve">1) year-round survival, 2) weekly survival, and 3) weekly reproduction. </w:t>
      </w:r>
      <w:commentRangeEnd w:id="48"/>
      <w:r w:rsidR="004D0EA5">
        <w:rPr>
          <w:rStyle w:val="CommentReference"/>
        </w:rPr>
        <w:commentReference w:id="48"/>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w:t>
      </w:r>
      <w:proofErr w:type="spellStart"/>
      <w:r w:rsidRPr="00CA4945">
        <w:rPr>
          <w:rFonts w:ascii="Times New Roman" w:hAnsi="Times New Roman" w:cs="Times New Roman"/>
          <w:sz w:val="24"/>
          <w:szCs w:val="24"/>
        </w:rPr>
        <w:t>ddply</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oSNOW</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plyr</w:t>
      </w:r>
      <w:proofErr w:type="spellEnd"/>
      <w:r w:rsidRPr="00CA4945">
        <w:rPr>
          <w:rFonts w:ascii="Times New Roman" w:hAnsi="Times New Roman" w:cs="Times New Roman"/>
          <w:sz w:val="24"/>
          <w:szCs w:val="24"/>
        </w:rPr>
        <w:t xml:space="preserve">, ggplot2, ncdf4, </w:t>
      </w:r>
      <w:proofErr w:type="spellStart"/>
      <w:r w:rsidRPr="00CA4945">
        <w:rPr>
          <w:rFonts w:ascii="Times New Roman" w:hAnsi="Times New Roman" w:cs="Times New Roman"/>
          <w:sz w:val="24"/>
          <w:szCs w:val="24"/>
        </w:rPr>
        <w:t>maptool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plyr</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dal</w:t>
      </w:r>
      <w:proofErr w:type="spellEnd"/>
      <w:r w:rsidRPr="00CA4945">
        <w:rPr>
          <w:rFonts w:ascii="Times New Roman" w:hAnsi="Times New Roman" w:cs="Times New Roman"/>
          <w:sz w:val="24"/>
          <w:szCs w:val="24"/>
        </w:rPr>
        <w:t xml:space="preserve">, raster, </w:t>
      </w:r>
      <w:proofErr w:type="spellStart"/>
      <w:r w:rsidRPr="00CA4945">
        <w:rPr>
          <w:rFonts w:ascii="Times New Roman" w:hAnsi="Times New Roman" w:cs="Times New Roman"/>
          <w:sz w:val="24"/>
          <w:szCs w:val="24"/>
        </w:rPr>
        <w:t>rasterVi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eo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sp</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viridis</w:t>
      </w:r>
      <w:proofErr w:type="spellEnd"/>
      <w:r w:rsidRPr="00CA4945">
        <w:rPr>
          <w:rFonts w:ascii="Times New Roman" w:hAnsi="Times New Roman" w:cs="Times New Roman"/>
          <w:sz w:val="24"/>
          <w:szCs w:val="24"/>
        </w:rPr>
        <w:t>.</w:t>
      </w:r>
    </w:p>
    <w:p w14:paraId="2FEBF6F3" w14:textId="77777777" w:rsidR="00723773" w:rsidRPr="00CA4945" w:rsidRDefault="00874591" w:rsidP="00BB5655">
      <w:pPr>
        <w:pStyle w:val="Heading3"/>
        <w:rPr>
          <w:highlight w:val="white"/>
        </w:rPr>
      </w:pPr>
      <w:bookmarkStart w:id="49" w:name="_tsqvpqt531zu" w:colFirst="0" w:colLast="0"/>
      <w:bookmarkEnd w:id="49"/>
      <w:r w:rsidRPr="00CA4945">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50"/>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50"/>
      <w:r w:rsidR="002440E1" w:rsidRPr="00CA4945">
        <w:rPr>
          <w:rStyle w:val="CommentReference"/>
          <w:sz w:val="24"/>
          <w:szCs w:val="24"/>
        </w:rPr>
        <w:commentReference w:id="50"/>
      </w:r>
      <w:r w:rsidRPr="00CA4945">
        <w:rPr>
          <w:color w:val="000000" w:themeColor="text1"/>
        </w:rPr>
        <w:t xml:space="preserve">Positive change </w:t>
      </w:r>
      <w:r w:rsidRPr="00CA4945">
        <w:t xml:space="preserve">values indicate that more taxa are predicted to have </w:t>
      </w:r>
      <w:r w:rsidRPr="00CA4945">
        <w:lastRenderedPageBreak/>
        <w:t>year-round survival in the future, compared to current predictions</w:t>
      </w:r>
      <w:r w:rsidR="002440E1" w:rsidRPr="00CA4945">
        <w:t>, while</w:t>
      </w:r>
      <w:r w:rsidRPr="00CA4945">
        <w:t xml:space="preserve"> the inverse is true for 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51"/>
      <w:r w:rsidRPr="00CA4945">
        <w:t xml:space="preserve">Percent decrease </w:t>
      </w:r>
      <w:commentRangeEnd w:id="51"/>
      <w:r w:rsidR="002440E1" w:rsidRPr="00CA4945">
        <w:rPr>
          <w:rStyle w:val="CommentReference"/>
          <w:sz w:val="24"/>
          <w:szCs w:val="24"/>
        </w:rPr>
        <w:commentReference w:id="51"/>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52" w:name="_rop02eo1ktca" w:colFirst="0" w:colLast="0"/>
      <w:bookmarkEnd w:id="52"/>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53" w:name="_3wi5gvsme5f5" w:colFirst="0" w:colLast="0"/>
      <w:bookmarkEnd w:id="53"/>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w:t>
      </w:r>
      <w:r w:rsidRPr="00CA4945">
        <w:lastRenderedPageBreak/>
        <w:t>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 xml:space="preserve">ort connections were examined using the </w:t>
      </w:r>
      <w:proofErr w:type="spellStart"/>
      <w:r w:rsidR="001C6748" w:rsidRPr="00CA4945">
        <w:rPr>
          <w:rFonts w:eastAsia="Arial Unicode MS"/>
        </w:rPr>
        <w:t>circlize</w:t>
      </w:r>
      <w:proofErr w:type="spellEnd"/>
      <w:r w:rsidR="001C6748" w:rsidRPr="00CA4945">
        <w:rPr>
          <w:rFonts w:eastAsia="Arial Unicode MS"/>
        </w:rPr>
        <w:t xml:space="preserve"> package (</w:t>
      </w:r>
      <w:proofErr w:type="spellStart"/>
      <w:r w:rsidR="001C6748" w:rsidRPr="00CA4945">
        <w:rPr>
          <w:rFonts w:eastAsia="Arial Unicode MS"/>
        </w:rPr>
        <w:t>Gu</w:t>
      </w:r>
      <w:proofErr w:type="spellEnd"/>
      <w:r w:rsidR="001C6748" w:rsidRPr="00CA4945">
        <w:rPr>
          <w:rFonts w:eastAsia="Arial Unicode MS"/>
        </w:rPr>
        <w:t xml:space="preserve">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 xml:space="preserve">Current regulations by the National Marine Fisheries Service (NMFS) require VMS reporting by all fishing vessels that target walleye </w:t>
      </w:r>
      <w:proofErr w:type="spellStart"/>
      <w:r w:rsidR="00E25C44" w:rsidRPr="00CA4945">
        <w:t>pollock</w:t>
      </w:r>
      <w:proofErr w:type="spellEnd"/>
      <w:r w:rsidR="00E25C44" w:rsidRPr="00CA4945">
        <w:t>,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w:t>
      </w:r>
      <w:proofErr w:type="spellStart"/>
      <w:r w:rsidR="00874591" w:rsidRPr="00CA4945">
        <w:t>Haynie</w:t>
      </w:r>
      <w:proofErr w:type="spellEnd"/>
      <w:r w:rsidR="00874591" w:rsidRPr="00CA4945">
        <w:t xml:space="preserv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xml:space="preserve">. These vessels were identified by linking NMFS fishing </w:t>
      </w:r>
      <w:r w:rsidR="00874591" w:rsidRPr="00CA4945">
        <w:lastRenderedPageBreak/>
        <w:t>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54" w:name="_5gdnwtfpo87" w:colFirst="0" w:colLast="0"/>
      <w:bookmarkEnd w:id="54"/>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55"/>
      <w:ins w:id="56" w:author="Amanda Droghini" w:date="2018-02-08T21:44:00Z">
        <w:r w:rsidR="00AC39F9">
          <w:t>1/3 of the taxa we considered had minimum temperature toleranc</w:t>
        </w:r>
      </w:ins>
      <w:ins w:id="57" w:author="Amanda Droghini" w:date="2018-02-08T21:45:00Z">
        <w:r w:rsidR="00AC39F9">
          <w:t>es</w:t>
        </w:r>
      </w:ins>
      <w:ins w:id="58" w:author="Amanda Droghini" w:date="2018-02-08T21:44:00Z">
        <w:r w:rsidR="00AC39F9">
          <w:t xml:space="preserve"> </w:t>
        </w:r>
      </w:ins>
      <w:ins w:id="59" w:author="Amanda Droghini" w:date="2018-02-08T21:45:00Z">
        <w:r w:rsidR="00AC39F9">
          <w:t xml:space="preserve">of 0C </w:t>
        </w:r>
        <w:commentRangeEnd w:id="55"/>
        <w:r w:rsidR="00AC39F9">
          <w:rPr>
            <w:rStyle w:val="CommentReference"/>
          </w:rPr>
          <w:commentReference w:id="55"/>
        </w:r>
      </w:ins>
    </w:p>
    <w:p w14:paraId="22CE51BC" w14:textId="5C76709F" w:rsidR="00723773" w:rsidRPr="00CA4945" w:rsidRDefault="00874591" w:rsidP="00BB5655">
      <w:pPr>
        <w:pStyle w:val="Heading2"/>
        <w:rPr>
          <w:highlight w:val="white"/>
        </w:rPr>
      </w:pPr>
      <w:commentRangeStart w:id="60"/>
      <w:r w:rsidRPr="00CA4945">
        <w:rPr>
          <w:highlight w:val="white"/>
        </w:rPr>
        <w:t>Survival</w:t>
      </w:r>
      <w:commentRangeEnd w:id="60"/>
      <w:r w:rsidR="004D0EA5">
        <w:rPr>
          <w:rStyle w:val="CommentReference"/>
          <w:rFonts w:ascii="Arial" w:hAnsi="Arial" w:cs="Arial"/>
          <w:b w:val="0"/>
        </w:rPr>
        <w:commentReference w:id="60"/>
      </w:r>
    </w:p>
    <w:p w14:paraId="318CA747" w14:textId="5D04C192" w:rsidR="008D29CF" w:rsidRPr="00125B66" w:rsidDel="00125B66" w:rsidRDefault="00874591" w:rsidP="00125B66">
      <w:pPr>
        <w:spacing w:before="200" w:line="360" w:lineRule="auto"/>
        <w:contextualSpacing/>
        <w:rPr>
          <w:del w:id="61" w:author="Amanda Droghini" w:date="2018-02-17T08:51:00Z"/>
        </w:rPr>
      </w:pPr>
      <w:r w:rsidRPr="00CA4945">
        <w:rPr>
          <w:rFonts w:eastAsia="Calibri"/>
          <w:highlight w:val="white"/>
        </w:rPr>
        <w:t xml:space="preserve">Under current </w:t>
      </w:r>
      <w:r w:rsidRPr="00CA4945">
        <w:rPr>
          <w:rFonts w:eastAsia="Calibri"/>
        </w:rPr>
        <w:t>con</w:t>
      </w:r>
      <w:r w:rsidRPr="00CA4945">
        <w:rPr>
          <w:rFonts w:eastAsia="Calibri"/>
          <w:highlight w:val="white"/>
        </w:rPr>
        <w:t xml:space="preserve">ditions </w:t>
      </w:r>
      <w:r w:rsidRPr="00CA4945">
        <w:rPr>
          <w:rFonts w:eastAsia="Calibri"/>
        </w:rPr>
        <w:t>(2003-2012)</w:t>
      </w:r>
      <w:r w:rsidRPr="00CA4945">
        <w:rPr>
          <w:rFonts w:eastAsia="Calibri"/>
          <w:highlight w:val="white"/>
        </w:rPr>
        <w:t xml:space="preserve">, our habitat models estimate </w:t>
      </w:r>
      <w:r w:rsidR="008D29CF" w:rsidRPr="00CA4945">
        <w:rPr>
          <w:shd w:val="clear" w:color="auto" w:fill="FFFFFF"/>
        </w:rPr>
        <w:t xml:space="preserve">that 33 to 35 (of the 42 </w:t>
      </w:r>
      <w:r w:rsidR="00021CE3" w:rsidRPr="00CA4945">
        <w:rPr>
          <w:shd w:val="clear" w:color="auto" w:fill="FFFFFF"/>
        </w:rPr>
        <w:t>taxa</w:t>
      </w:r>
      <w:r w:rsidR="008D29CF" w:rsidRPr="00CA4945">
        <w:rPr>
          <w:shd w:val="clear" w:color="auto" w:fill="FFFFFF"/>
        </w:rPr>
        <w:t xml:space="preserve"> assessed) can survive year-round in the Bering Sea</w:t>
      </w:r>
      <w:r w:rsidRPr="00CA4945">
        <w:rPr>
          <w:rFonts w:eastAsia="Calibri"/>
          <w:highlight w:val="white"/>
        </w:rPr>
        <w:t xml:space="preserve"> (Table 1). </w:t>
      </w:r>
      <w:r w:rsidR="000C2CEA">
        <w:t>Of the taxa that cannot survive year-round</w:t>
      </w:r>
      <w:r w:rsidR="000C2CEA" w:rsidRPr="00CA4945">
        <w:t>, all ha</w:t>
      </w:r>
      <w:r w:rsidR="000C2CEA">
        <w:t>ve</w:t>
      </w:r>
      <w:r w:rsidR="000C2CEA" w:rsidRPr="00CA4945">
        <w:t xml:space="preserve"> suitable habitat for at least six weeks during early July to mid-August (weeks 28 to 33; </w:t>
      </w:r>
      <w:commentRangeStart w:id="62"/>
      <w:r w:rsidR="000C2CEA" w:rsidRPr="00CA4945">
        <w:t>Figure 4</w:t>
      </w:r>
      <w:commentRangeEnd w:id="62"/>
      <w:r w:rsidR="000C2CEA" w:rsidRPr="00CA4945">
        <w:commentReference w:id="62"/>
      </w:r>
      <w:r w:rsidR="000C2CEA" w:rsidRPr="00CA4945">
        <w:t>)</w:t>
      </w:r>
      <w:r w:rsidR="000C2CEA">
        <w:t xml:space="preserve">. but for the most part habitat is unsuitable </w:t>
      </w:r>
      <w:r w:rsidR="000C2CEA" w:rsidRPr="00CA4945">
        <w:t xml:space="preserve">from December to early May (weeks 49 to 19), when temperatures </w:t>
      </w:r>
      <w:r w:rsidR="000C2CEA" w:rsidRPr="00CA4945">
        <w:rPr>
          <w:highlight w:val="red"/>
        </w:rPr>
        <w:t>are below 1°C</w:t>
      </w:r>
      <w:r w:rsidR="000C2CEA">
        <w:t xml:space="preserve"> (Figure 4).</w:t>
      </w:r>
      <w:r w:rsidR="00125B66">
        <w:t xml:space="preserve"> Non-native species richness follows a strong latitudinal pattern. Our models predict that the </w:t>
      </w:r>
      <w:del w:id="63" w:author="Amanda Droghini" w:date="2018-02-17T08:44:00Z">
        <w:r w:rsidR="000C2CEA" w:rsidRPr="00CA4945" w:rsidDel="000C2CEA">
          <w:delText>The ROMS indicate that winter habitat is expected to remain sparse for most of these taxa through the mid-century, but summer habitat is projected to remain abundant and suitable for longer periods of the year (Figure 4).</w:delText>
        </w:r>
      </w:del>
      <w:r w:rsidRPr="00CA4945">
        <w:rPr>
          <w:rFonts w:eastAsia="Calibri"/>
          <w:highlight w:val="white"/>
        </w:rPr>
        <w:t>southeastern Bering Sea</w:t>
      </w:r>
      <w:r w:rsidR="00125B66">
        <w:rPr>
          <w:rFonts w:eastAsia="Calibri"/>
          <w:highlight w:val="white"/>
        </w:rPr>
        <w:t xml:space="preserve">, including </w:t>
      </w:r>
      <w:r w:rsidR="00125B66" w:rsidRPr="00CA4945">
        <w:rPr>
          <w:rFonts w:eastAsia="Calibri"/>
          <w:highlight w:val="white"/>
        </w:rPr>
        <w:t>the</w:t>
      </w:r>
      <w:r w:rsidR="00125B66">
        <w:rPr>
          <w:rFonts w:eastAsia="Calibri"/>
          <w:highlight w:val="white"/>
        </w:rPr>
        <w:t xml:space="preserve"> coastlines of the</w:t>
      </w:r>
      <w:r w:rsidR="00125B66" w:rsidRPr="00CA4945">
        <w:rPr>
          <w:rFonts w:eastAsia="Calibri"/>
          <w:highlight w:val="white"/>
        </w:rPr>
        <w:t xml:space="preserve"> Aleutian Islands</w:t>
      </w:r>
      <w:r w:rsidR="00125B66">
        <w:rPr>
          <w:rFonts w:eastAsia="Calibri"/>
          <w:highlight w:val="white"/>
        </w:rPr>
        <w:t>,</w:t>
      </w:r>
      <w:r w:rsidR="00125B66" w:rsidRPr="00CA4945">
        <w:rPr>
          <w:rFonts w:eastAsia="Calibri"/>
          <w:highlight w:val="white"/>
        </w:rPr>
        <w:t xml:space="preserve"> the</w:t>
      </w:r>
      <w:r w:rsidR="00125B66">
        <w:rPr>
          <w:rFonts w:eastAsia="Calibri"/>
          <w:highlight w:val="white"/>
        </w:rPr>
        <w:t xml:space="preserve"> western</w:t>
      </w:r>
      <w:r w:rsidR="00125B66" w:rsidRPr="00CA4945">
        <w:rPr>
          <w:rFonts w:eastAsia="Calibri"/>
          <w:highlight w:val="white"/>
        </w:rPr>
        <w:t xml:space="preserve"> Alaska Peninsula, and western </w:t>
      </w:r>
      <w:commentRangeStart w:id="64"/>
      <w:r w:rsidR="00125B66" w:rsidRPr="00CA4945">
        <w:rPr>
          <w:rFonts w:eastAsia="Calibri"/>
          <w:highlight w:val="white"/>
        </w:rPr>
        <w:t>Bristol Bay</w:t>
      </w:r>
      <w:commentRangeEnd w:id="64"/>
      <w:r w:rsidR="00125B66">
        <w:rPr>
          <w:rFonts w:eastAsia="Calibri"/>
        </w:rPr>
        <w:t>, can</w:t>
      </w:r>
      <w:r w:rsidR="00125B66" w:rsidRPr="00CA4945">
        <w:commentReference w:id="64"/>
      </w:r>
      <w:r w:rsidR="00125B66">
        <w:rPr>
          <w:rFonts w:eastAsia="Calibri"/>
          <w:highlight w:val="white"/>
        </w:rPr>
        <w:t xml:space="preserve"> support the highest number of non-native taxa</w:t>
      </w:r>
      <w:r w:rsidRPr="00CA4945">
        <w:rPr>
          <w:rFonts w:eastAsia="Calibri"/>
          <w:highlight w:val="white"/>
        </w:rPr>
        <w:t xml:space="preserve"> </w:t>
      </w:r>
      <w:r w:rsidRPr="00CA4945">
        <w:rPr>
          <w:rFonts w:eastAsia="Calibri"/>
        </w:rPr>
        <w:t>(</w:t>
      </w:r>
      <w:commentRangeStart w:id="65"/>
      <w:r w:rsidRPr="00CA4945">
        <w:rPr>
          <w:rFonts w:eastAsia="Calibri"/>
        </w:rPr>
        <w:t xml:space="preserve">Figure </w:t>
      </w:r>
      <w:commentRangeEnd w:id="65"/>
      <w:r w:rsidRPr="00CA4945">
        <w:commentReference w:id="65"/>
      </w:r>
      <w:r w:rsidRPr="00CA4945">
        <w:rPr>
          <w:rFonts w:eastAsia="Calibri"/>
        </w:rPr>
        <w:t xml:space="preserve">2). </w:t>
      </w:r>
      <w:r w:rsidR="000C2CEA" w:rsidRPr="00CA4945">
        <w:t>The northern Bering Sea (</w:t>
      </w:r>
      <w:r w:rsidR="000C2CEA" w:rsidRPr="00CA4945">
        <w:rPr>
          <w:highlight w:val="red"/>
        </w:rPr>
        <w:t>above 58°N</w:t>
      </w:r>
      <w:r w:rsidR="000C2CEA" w:rsidRPr="00CA4945">
        <w:t xml:space="preserve">) remains unsuitable </w:t>
      </w:r>
      <w:r w:rsidR="00125B66">
        <w:t>for nearly all assessed species</w:t>
      </w:r>
      <w:r w:rsidR="000C2CEA" w:rsidRPr="00CA4945">
        <w:t xml:space="preserve"> </w:t>
      </w:r>
      <w:r w:rsidR="000C2CEA" w:rsidRPr="00CA4945">
        <w:rPr>
          <w:highlight w:val="yellow"/>
        </w:rPr>
        <w:t>(Fig XX)</w:t>
      </w:r>
      <w:r w:rsidR="000C2CEA" w:rsidRPr="00CA4945">
        <w:t xml:space="preserve">. </w:t>
      </w:r>
      <w:r w:rsidR="008D29CF" w:rsidRPr="00CA4945">
        <w:t xml:space="preserve">Across all three models, the amount of suitable habitat is also expected to increase by mid-century. </w:t>
      </w:r>
      <w:r w:rsidR="008D29CF" w:rsidRPr="00CA4945">
        <w:rPr>
          <w:rFonts w:eastAsia="Calibri"/>
        </w:rPr>
        <w:t>By 2039, between 37% and 60% of the Bering Sea shelf is predicted to become suitable for at least one of the modeled species (Table 1). In contrast, only a small amount of habitat (less than 7%) is expected to switch from suitable to unsuitable (Table 1). In general, the ROMS project a northward expansion of suitable habitat in the southeastern Bering Sea, and eastward into Bristol Bay (</w:t>
      </w:r>
      <w:commentRangeStart w:id="66"/>
      <w:r w:rsidR="008D29CF" w:rsidRPr="00CA4945">
        <w:rPr>
          <w:rFonts w:eastAsia="Calibri"/>
        </w:rPr>
        <w:t>Figure 3</w:t>
      </w:r>
      <w:commentRangeEnd w:id="66"/>
      <w:r w:rsidR="008D29CF" w:rsidRPr="00CA4945">
        <w:commentReference w:id="66"/>
      </w:r>
      <w:r w:rsidR="008D29CF" w:rsidRPr="00CA4945">
        <w:rPr>
          <w:rFonts w:eastAsia="Calibri"/>
        </w:rPr>
        <w:t xml:space="preserve">). </w:t>
      </w:r>
      <w:r w:rsidR="008D29CF" w:rsidRPr="00CA4945">
        <w:rPr>
          <w:shd w:val="clear" w:color="auto" w:fill="FFFFFF"/>
        </w:rPr>
        <w:t xml:space="preserve">Both </w:t>
      </w:r>
      <w:r w:rsidR="008D29CF" w:rsidRPr="00CA4945">
        <w:t>CGCM3-t47 and MIROC3.2 models project mid-century (2030 – 2039) conditions that would enable one additional species to survive year-round</w:t>
      </w:r>
      <w:r w:rsidR="000C2CEA">
        <w:rPr>
          <w:rFonts w:eastAsia="Calibri"/>
        </w:rPr>
        <w:t xml:space="preserve"> (Table 1).</w:t>
      </w:r>
    </w:p>
    <w:p w14:paraId="17326366" w14:textId="77777777" w:rsidR="00723773" w:rsidRPr="00CA4945" w:rsidDel="00125B66" w:rsidRDefault="00723773" w:rsidP="00CA4945">
      <w:pPr>
        <w:spacing w:line="360" w:lineRule="auto"/>
        <w:contextualSpacing/>
        <w:rPr>
          <w:del w:id="67" w:author="Amanda Droghini" w:date="2018-02-17T08:51:00Z"/>
          <w:rFonts w:eastAsia="Calibri"/>
          <w:color w:val="222222"/>
          <w:highlight w:val="red"/>
        </w:rPr>
      </w:pPr>
    </w:p>
    <w:p w14:paraId="3C547807" w14:textId="68A0C805" w:rsidR="00723773" w:rsidDel="00125B66" w:rsidRDefault="00874591">
      <w:pPr>
        <w:spacing w:before="200" w:line="360" w:lineRule="auto"/>
        <w:ind w:firstLine="0"/>
        <w:contextualSpacing/>
        <w:rPr>
          <w:del w:id="68" w:author="Amanda Droghini" w:date="2018-02-17T08:51:00Z"/>
        </w:rPr>
        <w:pPrChange w:id="69" w:author="Amanda Droghini" w:date="2018-02-17T08:51:00Z">
          <w:pPr>
            <w:spacing w:before="200" w:line="360" w:lineRule="auto"/>
            <w:contextualSpacing/>
          </w:pPr>
        </w:pPrChange>
      </w:pPr>
      <w:del w:id="70"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In contrast to our year-round survival models, most of Bristol Bay was classified as highly suitable habitat</w:delText>
        </w:r>
        <w:r w:rsidR="00AF4943" w:rsidRPr="00CA4945" w:rsidDel="00125B66">
          <w:delText>.</w:delText>
        </w:r>
        <w:r w:rsidRPr="00CA4945" w:rsidDel="00125B66">
          <w:delText xml:space="preserve"> Norton Sound and the Gulf of Anadyr remain unsuitable for almost all taxa. </w:delText>
        </w:r>
      </w:del>
    </w:p>
    <w:p w14:paraId="399BC9B2" w14:textId="77777777" w:rsidR="00BB5655" w:rsidRPr="00CA4945" w:rsidRDefault="00BB5655" w:rsidP="00DA6BD5">
      <w:pPr>
        <w:spacing w:before="200" w:line="360" w:lineRule="auto"/>
        <w:contextualSpacing/>
      </w:pP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71" w:author="Amanda Droghini" w:date="2018-02-04T09:17:00Z"/>
        </w:rPr>
      </w:pPr>
      <w:commentRangeStart w:id="72"/>
      <w:del w:id="73"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72"/>
    <w:p w14:paraId="64C2349D" w14:textId="643CB877" w:rsidR="001B0CB7" w:rsidRPr="004E6C5F" w:rsidRDefault="000436EB" w:rsidP="004E6C5F">
      <w:pPr>
        <w:spacing w:line="360" w:lineRule="auto"/>
        <w:contextualSpacing/>
        <w:rPr>
          <w:lang w:val="en-US"/>
        </w:rPr>
      </w:pPr>
      <w:r>
        <w:rPr>
          <w:rStyle w:val="CommentReference"/>
        </w:rPr>
        <w:commentReference w:id="72"/>
      </w:r>
      <w:r w:rsidR="00AF4943" w:rsidRPr="00CA4945">
        <w:t xml:space="preserve">Suitable habitat for reproduction was identified for 20 to 24 species (out of 29)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74"/>
      <w:r w:rsidR="004E6C5F" w:rsidRPr="004E6C5F">
        <w:rPr>
          <w:highlight w:val="yellow"/>
        </w:rPr>
        <w:t>Species that require temperatures</w:t>
      </w:r>
      <w:commentRangeEnd w:id="74"/>
      <w:r w:rsidR="004E6C5F" w:rsidRPr="004E6C5F">
        <w:rPr>
          <w:rStyle w:val="CommentReference"/>
          <w:rFonts w:ascii="Arial" w:eastAsia="Arial" w:hAnsi="Arial" w:cs="Arial"/>
          <w:color w:val="000000"/>
          <w:highlight w:val="yellow"/>
          <w:lang w:val="en-US" w:eastAsia="en-US"/>
        </w:rPr>
        <w:commentReference w:id="74"/>
      </w:r>
      <w:r w:rsidR="004E6C5F" w:rsidRPr="004E6C5F">
        <w:rPr>
          <w:highlight w:val="yellow"/>
        </w:rPr>
        <w:t xml:space="preserve"> </w:t>
      </w:r>
      <w:r w:rsidR="004E6C5F" w:rsidRPr="004E6C5F">
        <w:rPr>
          <w:highlight w:val="yellow"/>
          <w:lang w:val="en-US"/>
        </w:rPr>
        <w:t xml:space="preserve">&gt;= </w:t>
      </w:r>
      <w:r w:rsidR="004E6C5F" w:rsidRPr="004E6C5F">
        <w:rPr>
          <w:highlight w:val="yellow"/>
          <w:lang w:val="en-US"/>
        </w:rPr>
        <w:lastRenderedPageBreak/>
        <w:t>15</w:t>
      </w:r>
      <w:r w:rsidR="004E6C5F" w:rsidRPr="004E6C5F">
        <w:rPr>
          <w:highlight w:val="yellow"/>
        </w:rPr>
        <w:t>°C had 10-year averages &lt;1 meaning they won’t encounter suitable temps every year. Species = 12C have an average of 5.5 (SD=2.8) consecutive weeks, while species =10C have nearly three months of suitable reproductive temperatures (x=11.2, SD=3.5).</w:t>
      </w:r>
      <w:r w:rsidR="004E6C5F">
        <w:t xml:space="preserve"> </w:t>
      </w:r>
      <w:r w:rsidR="0034065B">
        <w:t>T</w:t>
      </w:r>
      <w:r w:rsidR="0034065B" w:rsidRPr="00CA4945">
        <w:t>wo species (</w:t>
      </w:r>
      <w:proofErr w:type="spellStart"/>
      <w:r w:rsidR="0034065B" w:rsidRPr="00CA4945">
        <w:rPr>
          <w:i/>
          <w:iCs/>
        </w:rPr>
        <w:t>Caprella</w:t>
      </w:r>
      <w:proofErr w:type="spellEnd"/>
      <w:r w:rsidR="0034065B" w:rsidRPr="00CA4945">
        <w:rPr>
          <w:i/>
          <w:iCs/>
        </w:rPr>
        <w:t xml:space="preserve"> </w:t>
      </w:r>
      <w:proofErr w:type="spellStart"/>
      <w:r w:rsidR="0034065B" w:rsidRPr="00CA4945">
        <w:rPr>
          <w:i/>
          <w:iCs/>
        </w:rPr>
        <w:t>mutica</w:t>
      </w:r>
      <w:proofErr w:type="spellEnd"/>
      <w:r w:rsidR="0034065B" w:rsidRPr="00CA4945">
        <w:rPr>
          <w:i/>
          <w:iCs/>
        </w:rPr>
        <w:t xml:space="preserve"> </w:t>
      </w:r>
      <w:r w:rsidR="0034065B" w:rsidRPr="00CA4945">
        <w:t xml:space="preserve">and </w:t>
      </w:r>
      <w:r w:rsidR="0034065B" w:rsidRPr="00CA4945">
        <w:rPr>
          <w:i/>
          <w:iCs/>
        </w:rPr>
        <w:t xml:space="preserve">Mya </w:t>
      </w:r>
      <w:proofErr w:type="spellStart"/>
      <w:r w:rsidR="0034065B" w:rsidRPr="00CA4945">
        <w:rPr>
          <w:i/>
          <w:iCs/>
        </w:rPr>
        <w:t>arenaria</w:t>
      </w:r>
      <w:proofErr w:type="spellEnd"/>
      <w:r w:rsidR="0034065B" w:rsidRPr="00CA4945">
        <w:t>) had suit</w:t>
      </w:r>
      <w:r w:rsidR="0034065B">
        <w:t>able habitat nearly year-round.</w:t>
      </w:r>
      <w:r w:rsidR="00AF4943" w:rsidRPr="00CA4945">
        <w:t xml:space="preserve"> </w:t>
      </w:r>
      <w:r w:rsidR="0034065B" w:rsidRPr="00CA4945">
        <w:t xml:space="preserve">In contrast, </w:t>
      </w:r>
      <w:commentRangeStart w:id="75"/>
      <w:r w:rsidR="0034065B" w:rsidRPr="00CA4945">
        <w:t>several species had less than one week of suitable habitat</w:t>
      </w:r>
      <w:commentRangeEnd w:id="75"/>
      <w:r w:rsidR="0034065B">
        <w:rPr>
          <w:rStyle w:val="CommentReference"/>
        </w:rPr>
        <w:commentReference w:id="75"/>
      </w:r>
      <w:r w:rsidR="0034065B" w:rsidRPr="00CA4945">
        <w:t xml:space="preserve">, and </w:t>
      </w:r>
      <w:commentRangeStart w:id="76"/>
      <w:r w:rsidR="0034065B" w:rsidRPr="00CA4945">
        <w:t xml:space="preserve">an average of </w:t>
      </w:r>
      <w:commentRangeEnd w:id="76"/>
      <w:r w:rsidR="0034065B">
        <w:rPr>
          <w:rStyle w:val="CommentReference"/>
        </w:rPr>
        <w:commentReference w:id="76"/>
      </w:r>
      <w:r w:rsidR="0034065B" w:rsidRPr="00CA4945">
        <w:t xml:space="preserve">six species had no suitable reproductive habitat (Table E-1). </w:t>
      </w:r>
      <w:r w:rsidR="0034065B">
        <w:t>Three</w:t>
      </w:r>
      <w:r w:rsidR="0034065B" w:rsidRPr="00CA4945">
        <w:t xml:space="preserve"> of these (</w:t>
      </w:r>
      <w:proofErr w:type="spellStart"/>
      <w:r w:rsidR="0034065B" w:rsidRPr="00CA4945">
        <w:rPr>
          <w:i/>
          <w:iCs/>
        </w:rPr>
        <w:t>Alosa</w:t>
      </w:r>
      <w:proofErr w:type="spellEnd"/>
      <w:r w:rsidR="0034065B" w:rsidRPr="00CA4945">
        <w:rPr>
          <w:i/>
          <w:iCs/>
        </w:rPr>
        <w:t xml:space="preserve"> </w:t>
      </w:r>
      <w:proofErr w:type="spellStart"/>
      <w:r w:rsidR="0034065B" w:rsidRPr="00CA4945">
        <w:rPr>
          <w:i/>
          <w:iCs/>
        </w:rPr>
        <w:t>sapidissima</w:t>
      </w:r>
      <w:proofErr w:type="spellEnd"/>
      <w:r w:rsidR="0034065B" w:rsidRPr="00CA4945">
        <w:rPr>
          <w:i/>
          <w:iCs/>
        </w:rPr>
        <w:t xml:space="preserve">, </w:t>
      </w:r>
      <w:proofErr w:type="spellStart"/>
      <w:r w:rsidR="0034065B" w:rsidRPr="00CA4945">
        <w:rPr>
          <w:i/>
        </w:rPr>
        <w:t>Hediste</w:t>
      </w:r>
      <w:proofErr w:type="spellEnd"/>
      <w:r w:rsidR="0034065B" w:rsidRPr="00CA4945">
        <w:rPr>
          <w:i/>
        </w:rPr>
        <w:t xml:space="preserve"> </w:t>
      </w:r>
      <w:proofErr w:type="spellStart"/>
      <w:r w:rsidR="0034065B" w:rsidRPr="00CA4945">
        <w:rPr>
          <w:i/>
        </w:rPr>
        <w:t>diadroma</w:t>
      </w:r>
      <w:proofErr w:type="spellEnd"/>
      <w:r w:rsidR="0034065B">
        <w:t>,</w:t>
      </w:r>
      <w:r w:rsidR="0034065B" w:rsidRPr="00CA4945">
        <w:rPr>
          <w:i/>
          <w:iCs/>
        </w:rPr>
        <w:t xml:space="preserve"> Salmo </w:t>
      </w:r>
      <w:proofErr w:type="spellStart"/>
      <w:r w:rsidR="0034065B" w:rsidRPr="00CA4945">
        <w:rPr>
          <w:i/>
          <w:iCs/>
        </w:rPr>
        <w:t>salar</w:t>
      </w:r>
      <w:proofErr w:type="spellEnd"/>
      <w:r w:rsidR="0034065B" w:rsidRPr="00CA4945">
        <w:t xml:space="preserve">) requir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 xml:space="preserve">y mid-century, the number of suitable weeks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77"/>
      <w:r w:rsidR="0034065B" w:rsidRPr="00CA4945">
        <w:rPr>
          <w:rFonts w:eastAsia="Calibri"/>
          <w:highlight w:val="white"/>
        </w:rPr>
        <w:t>Alaska</w:t>
      </w:r>
      <w:commentRangeEnd w:id="77"/>
      <w:r w:rsidR="0034065B" w:rsidRPr="00CA4945">
        <w:commentReference w:id="77"/>
      </w:r>
      <w:r w:rsidR="0034065B" w:rsidRPr="00CA4945">
        <w:rPr>
          <w:rFonts w:eastAsia="Calibri"/>
          <w:highlight w:val="white"/>
          <w:vertAlign w:val="superscript"/>
        </w:rPr>
        <w:footnoteReference w:id="1"/>
      </w:r>
      <w:r w:rsidRPr="00CA4945">
        <w:rPr>
          <w:rFonts w:eastAsia="Calibri"/>
          <w:highlight w:val="white"/>
        </w:rPr>
        <w:t xml:space="preserve">for Bering Sea ports </w:t>
      </w:r>
      <w:del w:id="78"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79"/>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79"/>
      <w:r w:rsidR="00E05BC2">
        <w:rPr>
          <w:rStyle w:val="CommentReference"/>
        </w:rPr>
        <w:commentReference w:id="79"/>
      </w:r>
      <w:r w:rsidRPr="00CA4945">
        <w:rPr>
          <w:rFonts w:eastAsia="Calibri"/>
          <w:highlight w:val="white"/>
        </w:rPr>
        <w:t xml:space="preserve">Dutch Harbor received the greatest amount of traffic for both NBIC and VMS reported boats. Nome received the second highest amount of traffic for NBIC reported vessels, and </w:t>
      </w:r>
      <w:proofErr w:type="spellStart"/>
      <w:r w:rsidRPr="00CA4945">
        <w:rPr>
          <w:rFonts w:eastAsia="Calibri"/>
          <w:highlight w:val="white"/>
        </w:rPr>
        <w:t>Akutan</w:t>
      </w:r>
      <w:proofErr w:type="spellEnd"/>
      <w:r w:rsidRPr="00CA4945">
        <w:rPr>
          <w:rFonts w:eastAsia="Calibri"/>
          <w:highlight w:val="white"/>
        </w:rPr>
        <w:t xml:space="preserve">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80"/>
      <w:r w:rsidR="0034065B" w:rsidRPr="00CA4945">
        <w:rPr>
          <w:rFonts w:eastAsia="Calibri"/>
          <w:highlight w:val="white"/>
        </w:rPr>
        <w:t>Figure 6</w:t>
      </w:r>
      <w:commentRangeEnd w:id="80"/>
      <w:r w:rsidR="0034065B" w:rsidRPr="00CA4945">
        <w:commentReference w:id="80"/>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1AAACE60" w:rsidR="00530190" w:rsidRPr="00E05BC2" w:rsidRDefault="0034065B" w:rsidP="00E05BC2">
      <w:pPr>
        <w:spacing w:before="200" w:line="360" w:lineRule="auto"/>
        <w:contextualSpacing/>
        <w:rPr>
          <w:highlight w:val="white"/>
        </w:rPr>
      </w:pPr>
      <w:commentRangeStart w:id="81"/>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81"/>
      <w:r w:rsidRPr="00CA4945">
        <w:commentReference w:id="81"/>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82"/>
      <w:r w:rsidRPr="00CA4945">
        <w:rPr>
          <w:rFonts w:eastAsia="Calibri"/>
          <w:highlight w:val="white"/>
        </w:rPr>
        <w:t>Figure 5a</w:t>
      </w:r>
      <w:commentRangeEnd w:id="82"/>
      <w:r w:rsidRPr="00CA4945">
        <w:commentReference w:id="82"/>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 xml:space="preserve">=142), and South Korea </w:t>
      </w:r>
      <w:r w:rsidR="00874591" w:rsidRPr="00CA4945">
        <w:rPr>
          <w:rFonts w:eastAsia="Calibri"/>
          <w:highlight w:val="white"/>
        </w:rPr>
        <w:lastRenderedPageBreak/>
        <w:t>(</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w:t>
      </w:r>
      <w:proofErr w:type="spellStart"/>
      <w:r w:rsidRPr="00CA4945">
        <w:rPr>
          <w:rFonts w:eastAsia="Calibri"/>
          <w:highlight w:val="white"/>
        </w:rPr>
        <w:t>mt</w:t>
      </w:r>
      <w:proofErr w:type="spellEnd"/>
      <w:r w:rsidRPr="00CA4945">
        <w:rPr>
          <w:rFonts w:eastAsia="Calibri"/>
          <w:highlight w:val="white"/>
        </w:rPr>
        <w:t xml:space="preserve">, respectively) than the next greatest sources, Japan (7183 </w:t>
      </w:r>
      <w:proofErr w:type="spellStart"/>
      <w:r w:rsidRPr="00CA4945">
        <w:rPr>
          <w:rFonts w:eastAsia="Calibri"/>
          <w:highlight w:val="white"/>
        </w:rPr>
        <w:t>mt</w:t>
      </w:r>
      <w:proofErr w:type="spellEnd"/>
      <w:r w:rsidRPr="00CA4945">
        <w:rPr>
          <w:rFonts w:eastAsia="Calibri"/>
          <w:highlight w:val="white"/>
        </w:rPr>
        <w:t xml:space="preserve">), Canada (6912 </w:t>
      </w:r>
      <w:proofErr w:type="spellStart"/>
      <w:r w:rsidRPr="00CA4945">
        <w:rPr>
          <w:rFonts w:eastAsia="Calibri"/>
          <w:highlight w:val="white"/>
        </w:rPr>
        <w:t>mt</w:t>
      </w:r>
      <w:proofErr w:type="spellEnd"/>
      <w:r w:rsidRPr="00CA4945">
        <w:rPr>
          <w:rFonts w:eastAsia="Calibri"/>
          <w:highlight w:val="white"/>
        </w:rPr>
        <w:t xml:space="preserve">), and Washington (3852 </w:t>
      </w:r>
      <w:proofErr w:type="spellStart"/>
      <w:r w:rsidRPr="00CA4945">
        <w:rPr>
          <w:rFonts w:eastAsia="Calibri"/>
          <w:highlight w:val="white"/>
        </w:rPr>
        <w:t>mt</w:t>
      </w:r>
      <w:proofErr w:type="spellEnd"/>
      <w:r w:rsidRPr="00CA4945">
        <w:rPr>
          <w:rFonts w:eastAsia="Calibri"/>
          <w:highlight w:val="white"/>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83" w:name="_wsrma7mknuak" w:colFirst="0" w:colLast="0"/>
      <w:bookmarkEnd w:id="83"/>
      <w:r w:rsidRPr="00CA4945">
        <w:t>Discussion</w:t>
      </w:r>
    </w:p>
    <w:p w14:paraId="4F965CF2" w14:textId="14447E92" w:rsidR="00E85FCC" w:rsidRDefault="00EC58C3" w:rsidP="00D10BCD">
      <w:pPr>
        <w:spacing w:line="360" w:lineRule="auto"/>
        <w:contextualSpacing/>
        <w:rPr>
          <w:color w:val="FF0000"/>
        </w:rPr>
      </w:pPr>
      <w:moveToRangeStart w:id="84" w:author="Amanda Droghini" w:date="2018-03-07T17:06:00Z" w:name="move508205747"/>
      <w:ins w:id="85" w:author="Amanda Droghini" w:date="2018-03-07T17:06:00Z">
        <w:r>
          <w:t>T</w:t>
        </w:r>
        <w:r w:rsidRPr="00BA54CA">
          <w:t xml:space="preserve">he oceanographic and socioeconomic realities of Arctic marine ecosystems are rapidly changing. At the same time, </w:t>
        </w:r>
        <w:r>
          <w:t>because</w:t>
        </w:r>
        <w:r w:rsidRPr="00BA54CA">
          <w:t xml:space="preserve"> </w:t>
        </w:r>
        <w:r>
          <w:t xml:space="preserve">these systems are </w:t>
        </w:r>
      </w:ins>
      <w:r>
        <w:t>largely uninvaded</w:t>
      </w:r>
      <w:ins w:id="86" w:author="Amanda Droghini" w:date="2018-03-07T17:06:00Z">
        <w:r w:rsidRPr="00BA54CA">
          <w:t xml:space="preserve">, </w:t>
        </w:r>
        <w:r>
          <w:t>they</w:t>
        </w:r>
        <w:r w:rsidRPr="00BA54CA">
          <w:t xml:space="preserve"> are also excellent candidates for prevention and early detection.</w:t>
        </w:r>
      </w:ins>
      <w:moveToRangeEnd w:id="84"/>
      <w:r>
        <w:t xml:space="preserve"> </w:t>
      </w:r>
      <w:commentRangeStart w:id="87"/>
      <w:r w:rsidR="00AE4D8E" w:rsidRPr="00AE4D8E">
        <w:rPr>
          <w:lang w:val="en-US"/>
        </w:rPr>
        <w:t xml:space="preserve">Understanding the drivers of biological invasions </w:t>
      </w:r>
      <w:r>
        <w:rPr>
          <w:lang w:val="en-US"/>
        </w:rPr>
        <w:t xml:space="preserve">in the Arctic </w:t>
      </w:r>
      <w:r w:rsidR="00AE4D8E" w:rsidRPr="00AE4D8E">
        <w:rPr>
          <w:lang w:val="en-US"/>
        </w:rPr>
        <w:t xml:space="preserve">can help </w:t>
      </w:r>
      <w:r>
        <w:rPr>
          <w:lang w:val="en-US"/>
        </w:rPr>
        <w:t>inform monitoring and research programs by</w:t>
      </w:r>
      <w:r w:rsidR="00AE4D8E" w:rsidRPr="00AE4D8E">
        <w:rPr>
          <w:lang w:val="en-US"/>
        </w:rPr>
        <w:t xml:space="preserve"> </w:t>
      </w:r>
      <w:r w:rsidR="00E05BC2">
        <w:rPr>
          <w:lang w:val="en-US"/>
        </w:rPr>
        <w:t>identify</w:t>
      </w:r>
      <w:r>
        <w:rPr>
          <w:lang w:val="en-US"/>
        </w:rPr>
        <w:t>ing</w:t>
      </w:r>
      <w:r w:rsidR="00E05BC2">
        <w:rPr>
          <w:lang w:val="en-US"/>
        </w:rPr>
        <w:t xml:space="preserve"> high-risk areas</w:t>
      </w:r>
      <w:r>
        <w:rPr>
          <w:lang w:val="en-US"/>
        </w:rPr>
        <w:t xml:space="preserve">, </w:t>
      </w:r>
      <w:r w:rsidR="00E05BC2">
        <w:rPr>
          <w:lang w:val="en-US"/>
        </w:rPr>
        <w:t xml:space="preserve">and </w:t>
      </w:r>
      <w:r>
        <w:rPr>
          <w:lang w:val="en-US"/>
        </w:rPr>
        <w:t xml:space="preserve">by </w:t>
      </w:r>
      <w:r w:rsidR="00AE4D8E" w:rsidRPr="00AE4D8E">
        <w:rPr>
          <w:lang w:val="en-US"/>
        </w:rPr>
        <w:t>assess</w:t>
      </w:r>
      <w:r>
        <w:rPr>
          <w:lang w:val="en-US"/>
        </w:rPr>
        <w:t>ing</w:t>
      </w:r>
      <w:r w:rsidR="00AE4D8E" w:rsidRPr="00AE4D8E">
        <w:rPr>
          <w:lang w:val="en-US"/>
        </w:rPr>
        <w:t xml:space="preserve"> the risk posed by </w:t>
      </w:r>
      <w:r>
        <w:rPr>
          <w:lang w:val="en-US"/>
        </w:rPr>
        <w:t xml:space="preserve">specific </w:t>
      </w:r>
      <w:r w:rsidR="00E05BC2">
        <w:rPr>
          <w:lang w:val="en-US"/>
        </w:rPr>
        <w:t>species</w:t>
      </w:r>
      <w:r w:rsidR="00B34C45" w:rsidRPr="00AE4D8E">
        <w:t>.</w:t>
      </w:r>
      <w:r w:rsidR="00B34C45">
        <w:t xml:space="preserve"> </w:t>
      </w:r>
      <w:commentRangeEnd w:id="87"/>
      <w:r w:rsidR="00E05BC2">
        <w:rPr>
          <w:rStyle w:val="CommentReference"/>
          <w:rFonts w:ascii="Arial" w:eastAsia="Arial" w:hAnsi="Arial" w:cs="Arial"/>
          <w:color w:val="000000"/>
          <w:lang w:val="en-US" w:eastAsia="en-US"/>
        </w:rPr>
        <w:commentReference w:id="87"/>
      </w:r>
      <w:r w:rsidR="00E31E78">
        <w:t xml:space="preserve">In this paper, we </w:t>
      </w:r>
      <w:r w:rsidR="00AE4D8E">
        <w:t>explored</w:t>
      </w:r>
      <w:r w:rsidR="003F748B">
        <w:t xml:space="preserve"> whether temperature i</w:t>
      </w:r>
      <w:r w:rsidR="007652B7">
        <w:t xml:space="preserve">s </w:t>
      </w:r>
      <w:r w:rsidR="00AC39F9">
        <w:t>a</w:t>
      </w:r>
      <w:r w:rsidR="007652B7">
        <w:t xml:space="preserve"> limiting factor</w:t>
      </w:r>
      <w:r w:rsidR="00AC39F9">
        <w:t xml:space="preserve"> to </w:t>
      </w:r>
      <w:r w:rsidR="003F748B">
        <w:t>the survival and reproduction of non-native taxa</w:t>
      </w:r>
      <w:r w:rsidR="00AC39F9">
        <w:t xml:space="preserve"> </w:t>
      </w:r>
      <w:r w:rsidR="007652B7">
        <w:t xml:space="preserve">in the </w:t>
      </w:r>
      <w:r w:rsidR="007652B7" w:rsidRPr="0067391E">
        <w:rPr>
          <w:color w:val="000000" w:themeColor="text1"/>
        </w:rPr>
        <w:t>Bering Sea</w:t>
      </w:r>
      <w:r w:rsidR="00E31E78">
        <w:rPr>
          <w:color w:val="000000" w:themeColor="text1"/>
        </w:rPr>
        <w:t>, and quantified the major</w:t>
      </w:r>
      <w:r w:rsidR="00782669">
        <w:rPr>
          <w:color w:val="000000" w:themeColor="text1"/>
        </w:rPr>
        <w:t xml:space="preserve"> </w:t>
      </w:r>
      <w:r w:rsidR="004C4732">
        <w:rPr>
          <w:color w:val="000000" w:themeColor="text1"/>
        </w:rPr>
        <w:t xml:space="preserve">anthropogenic </w:t>
      </w:r>
      <w:r w:rsidR="00E31E78">
        <w:rPr>
          <w:color w:val="000000" w:themeColor="text1"/>
        </w:rPr>
        <w:t>vectors</w:t>
      </w:r>
      <w:r w:rsidR="00782669">
        <w:rPr>
          <w:color w:val="000000" w:themeColor="text1"/>
        </w:rPr>
        <w:t xml:space="preserve"> by which these organisms will be introduced</w:t>
      </w:r>
      <w:r w:rsidR="007652B7" w:rsidRPr="0067391E">
        <w:rPr>
          <w:color w:val="000000" w:themeColor="text1"/>
        </w:rPr>
        <w:t xml:space="preserve">. </w:t>
      </w:r>
      <w:r w:rsidR="00E31E78">
        <w:rPr>
          <w:color w:val="000000" w:themeColor="text1"/>
        </w:rPr>
        <w:t>Across the 42 taxa we examined, survival suitability was predicted as high in the</w:t>
      </w:r>
      <w:r w:rsidR="0067391E">
        <w:t xml:space="preserve"> southern Bering Sea, but d</w:t>
      </w:r>
      <w:r w:rsidR="00E31E78">
        <w:t xml:space="preserve">ecreased drastically </w:t>
      </w:r>
      <w:r w:rsidR="0067391E">
        <w:t xml:space="preserve">in the north. </w:t>
      </w:r>
      <w:r w:rsidR="00E31E78">
        <w:t>Temperatures suitable for growth and reproduction</w:t>
      </w:r>
      <w:r w:rsidR="0067391E">
        <w:t xml:space="preserve"> </w:t>
      </w:r>
      <w:r w:rsidR="00E31E78">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4E6EDC40" w:rsidR="00E85FCC" w:rsidRPr="00B31FD6" w:rsidRDefault="00E85FCC" w:rsidP="00B31FD6">
      <w:pPr>
        <w:pStyle w:val="Heading2"/>
      </w:pPr>
      <w:r w:rsidRPr="00B31FD6">
        <w:lastRenderedPageBreak/>
        <w:t>Survival and the role of winter temperatures</w:t>
      </w:r>
    </w:p>
    <w:p w14:paraId="47CED1A5" w14:textId="6C19B97B" w:rsidR="004D68B2" w:rsidRPr="00EC58C3" w:rsidRDefault="00B75A0A" w:rsidP="00EC58C3">
      <w:pPr>
        <w:spacing w:line="360" w:lineRule="auto"/>
        <w:contextualSpacing/>
        <w:rPr>
          <w:color w:val="FF0000"/>
        </w:rPr>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88"/>
      <w:r w:rsidRPr="00CA4945">
        <w:t>even under projected mid-century conditions (2030-2039)</w:t>
      </w:r>
      <w:commentRangeEnd w:id="88"/>
      <w:r>
        <w:rPr>
          <w:rStyle w:val="CommentReference"/>
          <w:rFonts w:ascii="Arial" w:eastAsia="Arial" w:hAnsi="Arial" w:cs="Arial"/>
          <w:color w:val="000000"/>
          <w:lang w:val="en-US" w:eastAsia="en-US"/>
        </w:rPr>
        <w:commentReference w:id="88"/>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89"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Our findings</w:t>
      </w:r>
      <w:r w:rsidR="00F050F9">
        <w:t xml:space="preserve"> </w:t>
      </w:r>
      <w:r w:rsidR="00E23A01">
        <w:t>s</w:t>
      </w:r>
      <w:r w:rsidR="00F050F9">
        <w:t xml:space="preserve">uggests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90"/>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90"/>
      <w:r w:rsidR="008F5B16">
        <w:rPr>
          <w:rStyle w:val="CommentReference"/>
          <w:rFonts w:ascii="Arial" w:eastAsia="Arial" w:hAnsi="Arial" w:cs="Arial"/>
          <w:color w:val="000000"/>
          <w:lang w:val="en-US" w:eastAsia="en-US"/>
        </w:rPr>
        <w:commentReference w:id="90"/>
      </w:r>
      <w:r w:rsidR="008F5B16">
        <w:t xml:space="preserve"> </w:t>
      </w:r>
      <w:r w:rsidR="00114E82">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114E82">
        <w:fldChar w:fldCharType="separate"/>
      </w:r>
      <w:r w:rsidR="00114E82" w:rsidRPr="00F24EA9">
        <w:rPr>
          <w:noProof/>
        </w:rPr>
        <w:t>(Miller 2016)</w:t>
      </w:r>
      <w:r w:rsidR="00114E82">
        <w:fldChar w:fldCharType="end"/>
      </w:r>
      <w:r w:rsidR="00114E82">
        <w:t xml:space="preserve">. </w:t>
      </w:r>
      <w:r w:rsidR="00114E82" w:rsidRPr="00FE07CC">
        <w:t>Nevertheless, there</w:t>
      </w:r>
      <w:r w:rsidR="00114E82">
        <w:t xml:space="preserve"> is a lack of knowledge on the physiological thresholds of most marine organisms. </w:t>
      </w:r>
      <w:del w:id="91" w:author="Amanda Droghini" w:date="2018-03-08T07:50:00Z">
        <w:r w:rsidR="00114E82" w:rsidDel="00B31FD6">
          <w:delText xml:space="preserve">Most studies are concerned with testing upper limits, or test lower limits that are well above the temperatures experienced in Arctic or sub-Arctic regions. </w:delText>
        </w:r>
      </w:del>
      <w:r w:rsidR="00114E82">
        <w:t xml:space="preserve">Even within a taxa, different populations can exhibit different tolerances, or exhibit impressive phenotypic plasticity </w:t>
      </w:r>
      <w:r w:rsidR="00114E82">
        <w:fldChar w:fldCharType="begin" w:fldLock="1"/>
      </w:r>
      <w:r w:rsidR="00114E82">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114E82">
        <w:fldChar w:fldCharType="separate"/>
      </w:r>
      <w:r w:rsidR="00114E82" w:rsidRPr="00E10DB0">
        <w:rPr>
          <w:noProof/>
        </w:rPr>
        <w:t xml:space="preserve">(Sorte et al. 2011, Huang et al. </w:t>
      </w:r>
      <w:r w:rsidR="00114E82" w:rsidRPr="00E10DB0">
        <w:rPr>
          <w:noProof/>
        </w:rPr>
        <w:lastRenderedPageBreak/>
        <w:t>2017)</w:t>
      </w:r>
      <w:r w:rsidR="00114E82">
        <w:fldChar w:fldCharType="end"/>
      </w:r>
      <w:r w:rsidR="00114E82">
        <w:t xml:space="preserve">. </w:t>
      </w:r>
      <w:r w:rsidR="00114E82">
        <w:t xml:space="preserve">The limitations of considering only one or a few variables (e.g. temperature, salinity) in isolation have been discussed elsewhere; beyond the need to consider additional factors such as availability of food resources and substrate, </w:t>
      </w:r>
      <w:r w:rsidR="00EC58C3">
        <w:t>t</w:t>
      </w:r>
      <w:r w:rsidR="00114E82">
        <w:t xml:space="preserve">here is also the potential for interactions and for non-linear responses, both of which may be especially important at the tail-end of species’ thermal response curves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114E82">
        <w:fldChar w:fldCharType="separate"/>
      </w:r>
      <w:r w:rsidR="00114E82" w:rsidRPr="008F7758">
        <w:rPr>
          <w:noProof/>
        </w:rPr>
        <w:t>(Monaco and Helmuth 2011, Sorte 2014, Miller 2016)</w:t>
      </w:r>
      <w:r w:rsidR="00114E82">
        <w:fldChar w:fldCharType="end"/>
      </w:r>
      <w:r w:rsidR="00114E82">
        <w:t xml:space="preserve">.  </w:t>
      </w:r>
      <w:r w:rsidR="00EC58C3">
        <w:rPr>
          <w:color w:val="FF0000"/>
        </w:rPr>
        <w:t>We also recognize that sea temperatures do not tell us about the organism’s body temperature (the true limiting factor), which can also be affected by a multitude of environmental factors e.g.</w:t>
      </w:r>
      <w:r w:rsidR="00EC58C3">
        <w:rPr>
          <w:color w:val="FF0000"/>
        </w:rPr>
        <w:t xml:space="preserve"> wind (Monaco and Helmuth 2011)</w:t>
      </w:r>
      <w:r w:rsidR="00EC58C3">
        <w:rPr>
          <w:color w:val="FF0000"/>
        </w:rPr>
        <w:t xml:space="preserve">. </w:t>
      </w:r>
    </w:p>
    <w:p w14:paraId="57F592B7" w14:textId="637FBF41" w:rsidR="00E85FCC" w:rsidRPr="00B31FD6" w:rsidRDefault="00E85FCC" w:rsidP="00B31FD6">
      <w:pPr>
        <w:pStyle w:val="Heading2"/>
      </w:pPr>
      <w:r w:rsidRPr="00B31FD6">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for reproduction; in theory, these species would have access to many estuaries and rivers. </w:t>
      </w:r>
      <w:r w:rsidR="004E6C5F">
        <w:rPr>
          <w:highlight w:val="cyan"/>
        </w:rPr>
        <w:t xml:space="preserve">For </w:t>
      </w:r>
      <w:proofErr w:type="spellStart"/>
      <w:r w:rsidR="004E6C5F">
        <w:rPr>
          <w:highlight w:val="cyan"/>
        </w:rPr>
        <w:t>axa</w:t>
      </w:r>
      <w:proofErr w:type="spellEnd"/>
      <w:r w:rsidR="004E6C5F">
        <w:rPr>
          <w:highlight w:val="cyan"/>
        </w:rPr>
        <w:t xml:space="preserve">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proofErr w:type="spellStart"/>
      <w:r w:rsidR="004E6C5F" w:rsidRPr="004E6C5F">
        <w:rPr>
          <w:i/>
          <w:highlight w:val="cyan"/>
        </w:rPr>
        <w:t>Amphibalanus</w:t>
      </w:r>
      <w:proofErr w:type="spellEnd"/>
      <w:r w:rsidR="004E6C5F" w:rsidRPr="004E6C5F">
        <w:rPr>
          <w:i/>
          <w:highlight w:val="cyan"/>
        </w:rPr>
        <w:t xml:space="preserve"> </w:t>
      </w:r>
      <w:proofErr w:type="spellStart"/>
      <w:r w:rsidR="004E6C5F" w:rsidRPr="004E6C5F">
        <w:rPr>
          <w:i/>
          <w:highlight w:val="cyan"/>
        </w:rPr>
        <w:t>amphitrite</w:t>
      </w:r>
      <w:proofErr w:type="spellEnd"/>
      <w:r w:rsidR="004E6C5F">
        <w:rPr>
          <w:highlight w:val="cyan"/>
        </w:rPr>
        <w:t xml:space="preserve">, </w:t>
      </w:r>
      <w:proofErr w:type="spellStart"/>
      <w:r w:rsidRPr="000A4DAA">
        <w:rPr>
          <w:i/>
          <w:highlight w:val="cyan"/>
        </w:rPr>
        <w:t>Botrylloides</w:t>
      </w:r>
      <w:proofErr w:type="spellEnd"/>
      <w:r w:rsidRPr="000A4DAA">
        <w:rPr>
          <w:i/>
          <w:highlight w:val="cyan"/>
        </w:rPr>
        <w:t xml:space="preserve"> violaceus</w:t>
      </w:r>
      <w:r w:rsidRPr="000A4DAA">
        <w:rPr>
          <w:highlight w:val="cyan"/>
        </w:rPr>
        <w:t xml:space="preserve">, </w:t>
      </w:r>
      <w:proofErr w:type="spellStart"/>
      <w:r w:rsidRPr="000A4DAA">
        <w:rPr>
          <w:i/>
          <w:iCs/>
          <w:highlight w:val="cyan"/>
        </w:rPr>
        <w:t>Carcinus</w:t>
      </w:r>
      <w:proofErr w:type="spellEnd"/>
      <w:r w:rsidRPr="000A4DAA">
        <w:rPr>
          <w:i/>
          <w:iCs/>
          <w:highlight w:val="cyan"/>
        </w:rPr>
        <w:t xml:space="preserve"> </w:t>
      </w:r>
      <w:proofErr w:type="spellStart"/>
      <w:r w:rsidRPr="000A4DAA">
        <w:rPr>
          <w:i/>
          <w:iCs/>
          <w:highlight w:val="cyan"/>
        </w:rPr>
        <w:t>maenas</w:t>
      </w:r>
      <w:proofErr w:type="spellEnd"/>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92" w:author="Amanda Droghini" w:date="2018-03-07T08:26:00Z">
        <w:r w:rsidR="00114E82" w:rsidDel="00FE07CC">
          <w:delText xml:space="preserve">Thus, for many areas along the coast, we simply have no predictions of water temperature and salinity. </w:delText>
        </w:r>
      </w:del>
      <w:del w:id="93"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w:t>
      </w:r>
      <w:proofErr w:type="spellStart"/>
      <w:r w:rsidR="00114E82">
        <w:t>Nushagak</w:t>
      </w:r>
      <w:proofErr w:type="spellEnd"/>
      <w:r w:rsidR="00114E82">
        <w:t xml:space="preserve">..). These rivers not only contribute to freshening the Bering Sea, but also increase near-shore water temperatures by several degrees in the summer. Measurements from finer scale models have </w:t>
      </w:r>
      <w:proofErr w:type="spellStart"/>
      <w:r w:rsidR="00114E82">
        <w:t>have</w:t>
      </w:r>
      <w:proofErr w:type="spellEnd"/>
      <w:r w:rsidR="00114E82">
        <w:t xml:space="preserve"> recorded temperatures as high as </w:t>
      </w:r>
      <w:commentRangeStart w:id="94"/>
      <w:r w:rsidR="00114E82">
        <w:lastRenderedPageBreak/>
        <w:t xml:space="preserve">19°C </w:t>
      </w:r>
      <w:commentRangeEnd w:id="94"/>
      <w:r w:rsidR="00114E82">
        <w:rPr>
          <w:rStyle w:val="CommentReference"/>
          <w:rFonts w:ascii="Arial" w:eastAsia="Arial" w:hAnsi="Arial" w:cs="Arial"/>
          <w:color w:val="000000"/>
          <w:lang w:val="en-US" w:eastAsia="en-US"/>
        </w:rPr>
        <w:commentReference w:id="94"/>
      </w:r>
      <w:r w:rsidR="00114E82">
        <w:t>near the Yukon River. Local dynamics such as freshwater runoff influences salinity and temperature and is likely to affect species’ distribution and persistence</w:t>
      </w:r>
      <w:commentRangeStart w:id="95"/>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95"/>
      <w:r w:rsidR="00114E82">
        <w:rPr>
          <w:rStyle w:val="CommentReference"/>
          <w:rFonts w:ascii="Arial" w:eastAsia="Arial" w:hAnsi="Arial" w:cs="Arial"/>
          <w:color w:val="000000"/>
          <w:lang w:val="en-US" w:eastAsia="en-US"/>
        </w:rPr>
        <w:commentReference w:id="95"/>
      </w:r>
      <w:r w:rsidR="00114E82">
        <w:t xml:space="preserve">. </w:t>
      </w:r>
      <w:ins w:id="96" w:author="Amanda Droghini" w:date="2018-03-04T10:46:00Z">
        <w:r w:rsidR="001532D3">
          <w:t>Interestingly, the two non-native species that are thought to be established in the Bering Sea, not only had year-round survival ability</w:t>
        </w:r>
      </w:ins>
      <w:ins w:id="97" w:author="Amanda Droghini" w:date="2018-03-04T10:47:00Z">
        <w:r w:rsidR="001532D3">
          <w:t>, but were also the two outliers in our reproductive models that had nearly year-round reproductive habitat as well (</w:t>
        </w:r>
      </w:ins>
      <w:ins w:id="98" w:author="Amanda Droghini" w:date="2018-03-04T10:48:00Z">
        <w:r w:rsidR="001532D3">
          <w:t>between 49 and 52 consecutive weeks of suitable repro habitats).</w:t>
        </w:r>
      </w:ins>
      <w:ins w:id="99"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proofErr w:type="spellStart"/>
      <w:r w:rsidR="00114E82">
        <w:rPr>
          <w:i/>
        </w:rPr>
        <w:t>Nematostella</w:t>
      </w:r>
      <w:proofErr w:type="spellEnd"/>
      <w:r w:rsidR="00114E82">
        <w:rPr>
          <w:i/>
        </w:rPr>
        <w:t xml:space="preserve"> </w:t>
      </w:r>
      <w:proofErr w:type="spellStart"/>
      <w:r w:rsidR="00114E82">
        <w:rPr>
          <w:i/>
        </w:rPr>
        <w:t>vectensis</w:t>
      </w:r>
      <w:proofErr w:type="spellEnd"/>
      <w:r w:rsidR="00114E82">
        <w:t xml:space="preserve">; Hand 1994—need </w:t>
      </w:r>
      <w:proofErr w:type="spellStart"/>
      <w:r w:rsidR="00114E82">
        <w:t>cit</w:t>
      </w:r>
      <w:proofErr w:type="spellEnd"/>
      <w:r w:rsidR="00114E82">
        <w: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00" w:author="Amanda Droghini" w:date="2018-03-11T10:39:00Z"/>
        </w:rPr>
      </w:pPr>
      <w:del w:id="101"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02"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7777777" w:rsidR="00432C42" w:rsidRDefault="00DA6BD5" w:rsidP="00432C42">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03"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04"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05"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r w:rsidR="001220E6">
        <w:t xml:space="preserve">Moreover, </w:t>
      </w:r>
      <w:r w:rsidRPr="00CA4945">
        <w:t xml:space="preserve">the connectivity of Dutch Harbor to other Bering Sea ports, like those of the Pribilof Islands, Bristol Bay, and </w:t>
      </w:r>
      <w:proofErr w:type="spellStart"/>
      <w:r w:rsidRPr="00CA4945">
        <w:t>Akutan</w:t>
      </w:r>
      <w:proofErr w:type="spellEnd"/>
      <w:r w:rsidR="00571CAF">
        <w:t>,</w:t>
      </w:r>
      <w:r w:rsidRPr="00CA4945">
        <w:t xml:space="preserve"> </w:t>
      </w:r>
      <w:commentRangeStart w:id="106"/>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06"/>
      <w:r w:rsidR="00432C42">
        <w:rPr>
          <w:rStyle w:val="CommentReference"/>
          <w:rFonts w:ascii="Arial" w:eastAsia="Arial" w:hAnsi="Arial" w:cs="Arial"/>
          <w:color w:val="000000"/>
          <w:lang w:val="en-US" w:eastAsia="en-US"/>
        </w:rPr>
        <w:commentReference w:id="106"/>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961D2" w:rsidRPr="00E961D2">
        <w:rPr>
          <w:highlight w:val="yellow"/>
        </w:rPr>
        <w:t xml:space="preserve">In Svalbard, Norway (XX degrees N), research vessels were found to pose one of the biggest risks to introductions in the near future </w:t>
      </w:r>
      <w:r w:rsidR="00E961D2" w:rsidRPr="00E961D2">
        <w:rPr>
          <w:highlight w:val="yellow"/>
        </w:rPr>
        <w:fldChar w:fldCharType="begin" w:fldLock="1"/>
      </w:r>
      <w:r w:rsidR="00CB43A8">
        <w:rPr>
          <w:highlight w:val="yellow"/>
        </w:rPr>
        <w:instrText>ADDIN CSL_CITATION { "citationItems" : [ { "id" : "ITEM-1",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1",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Ware et al. 2014)", "plainTextFormattedCitation" : "(Ware et al. 2014)", "previouslyFormattedCitation" : "(Ware et al. 2014)" }, "properties" : {  }, "schema" : "https://github.com/citation-style-language/schema/raw/master/csl-citation.json" }</w:instrText>
      </w:r>
      <w:r w:rsidR="00E961D2" w:rsidRPr="00E961D2">
        <w:rPr>
          <w:highlight w:val="yellow"/>
        </w:rPr>
        <w:fldChar w:fldCharType="separate"/>
      </w:r>
      <w:r w:rsidR="00E961D2" w:rsidRPr="00E961D2">
        <w:rPr>
          <w:noProof/>
          <w:highlight w:val="yellow"/>
        </w:rPr>
        <w:t>(Ware et al. 2014)</w:t>
      </w:r>
      <w:r w:rsidR="00E961D2" w:rsidRPr="00E961D2">
        <w:rPr>
          <w:highlight w:val="yellow"/>
        </w:rPr>
        <w:fldChar w:fldCharType="end"/>
      </w:r>
      <w:r w:rsidR="00E961D2" w:rsidRPr="00E961D2">
        <w:rPr>
          <w:highlight w:val="yellow"/>
        </w:rPr>
        <w:t xml:space="preserve">, but these vessel types are not included in our </w:t>
      </w:r>
      <w:proofErr w:type="spellStart"/>
      <w:r w:rsidR="00E961D2" w:rsidRPr="00E961D2">
        <w:rPr>
          <w:highlight w:val="yellow"/>
        </w:rPr>
        <w:t>anlaysis</w:t>
      </w:r>
      <w:proofErr w:type="spellEnd"/>
      <w:r w:rsidR="00E961D2">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66AE7335" w14:textId="00BB7BC6" w:rsidR="00EF5CA5" w:rsidRPr="00432C42" w:rsidRDefault="00EF5CA5" w:rsidP="00432C42">
      <w:pPr>
        <w:rPr>
          <w:ins w:id="107" w:author="Amanda Droghini" w:date="2018-03-12T08:06:00Z"/>
        </w:rPr>
      </w:pPr>
      <w:r>
        <w:lastRenderedPageBreak/>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108"/>
      <w:r w:rsidR="006A7E99" w:rsidRPr="00EF5CA5">
        <w:rPr>
          <w:highlight w:val="yellow"/>
        </w:rPr>
        <w:t xml:space="preserve">(e.g. Lord et al. 2015; </w:t>
      </w:r>
      <w:proofErr w:type="spellStart"/>
      <w:r w:rsidR="006A7E99" w:rsidRPr="00EF5CA5">
        <w:rPr>
          <w:highlight w:val="yellow"/>
        </w:rPr>
        <w:t>Lacoursière-Roussel</w:t>
      </w:r>
      <w:proofErr w:type="spellEnd"/>
      <w:r w:rsidR="006A7E99" w:rsidRPr="00EF5CA5">
        <w:rPr>
          <w:highlight w:val="yellow"/>
        </w:rPr>
        <w:t xml:space="preserve"> et al. 2016)</w:t>
      </w:r>
      <w:commentRangeEnd w:id="108"/>
      <w:r w:rsidR="006A7E99" w:rsidRPr="00EF5CA5">
        <w:rPr>
          <w:rStyle w:val="CommentReference"/>
          <w:b/>
          <w:highlight w:val="yellow"/>
        </w:rPr>
        <w:commentReference w:id="108"/>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commentRangeStart w:id="109"/>
      <w:r w:rsidR="00DA3713" w:rsidRPr="00EF5CA5">
        <w:t xml:space="preserve">Both planktonic and fouling organisms that are transported from temperate to Arctic regions appear to have low survivorship </w:t>
      </w:r>
      <w:r w:rsidR="00DA3713" w:rsidRPr="00EF5CA5">
        <w:fldChar w:fldCharType="begin" w:fldLock="1"/>
      </w:r>
      <w:r w:rsidR="00794A46" w:rsidRPr="00EF5CA5">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3", "issue" : "2", "issued" : { "date-parts" : [ [ "2016" ] ] }, "page" : "340-349", "title" : "Biological introduction risks from shipping in a warming Arctic", "type" : "article-journal", "volume" : "53" }, "uris" : [ "http://www.mendeley.com/documents/?uuid=95f41edb-c782-4016-863c-53d8a12640fe"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DA3713" w:rsidRPr="00EF5CA5">
        <w:fldChar w:fldCharType="separate"/>
      </w:r>
      <w:r w:rsidR="00DA3713" w:rsidRPr="00EF5CA5">
        <w:rPr>
          <w:noProof/>
        </w:rPr>
        <w:t>(Chan et al. 2014, 2016, Ware et al. 2016)</w:t>
      </w:r>
      <w:r w:rsidR="00DA3713" w:rsidRPr="00EF5CA5">
        <w:fldChar w:fldCharType="end"/>
      </w:r>
      <w:commentRangeEnd w:id="109"/>
      <w:r w:rsidR="006A7E99" w:rsidRPr="00EF5CA5">
        <w:rPr>
          <w:rStyle w:val="CommentReference"/>
          <w:rFonts w:ascii="Arial" w:eastAsia="Arial" w:hAnsi="Arial" w:cs="Arial"/>
          <w:b/>
          <w:color w:val="000000"/>
          <w:lang w:val="en-US" w:eastAsia="en-US"/>
        </w:rPr>
        <w:commentReference w:id="109"/>
      </w:r>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10" w:author="Amanda Droghini" w:date="2018-03-12T08:06:00Z">
        <w:r>
          <w:t xml:space="preserve"> </w:t>
        </w:r>
        <w:r w:rsidRPr="00EF5CA5">
          <w:t>In 2006, Ruiz et al. deployed fouling plates at several ports in Alaska, and found no non-native species on plates from Dutch Harbor (the only Bering Sea port considered in their stu</w:t>
        </w:r>
      </w:ins>
      <w:r>
        <w:t>dy) – none were found</w:t>
      </w:r>
      <w:ins w:id="111" w:author="Amanda Droghini" w:date="2018-03-12T08:06:00Z">
        <w:r w:rsidRPr="00EF5CA5">
          <w:t xml:space="preserve"> </w:t>
        </w:r>
      </w:ins>
    </w:p>
    <w:p w14:paraId="36347131" w14:textId="27B8A295" w:rsidR="00475A9D" w:rsidRPr="00EF5CA5" w:rsidDel="00EF5CA5" w:rsidRDefault="00B31FD6" w:rsidP="00B31FD6">
      <w:pPr>
        <w:pStyle w:val="Heading2"/>
        <w:rPr>
          <w:del w:id="112" w:author="Amanda Droghini" w:date="2018-03-12T08:06:00Z"/>
        </w:rPr>
      </w:pPr>
      <w:r>
        <w:t>Effects of climate change on invasion risk</w:t>
      </w:r>
      <w:del w:id="113"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7777777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B31FD6">
        <w:t xml:space="preserve">Northward range shifts in the Pacific Arctic have already been documented for native fish, zooplankton, and </w:t>
      </w:r>
      <w:r w:rsidR="00B31FD6">
        <w:lastRenderedPageBreak/>
        <w:t xml:space="preserve">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114"/>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w:t>
      </w:r>
      <w:proofErr w:type="spellStart"/>
      <w:r w:rsidR="00B31FD6" w:rsidRPr="00C93C6C">
        <w:rPr>
          <w:highlight w:val="yellow"/>
        </w:rPr>
        <w:t>Crepidula</w:t>
      </w:r>
      <w:proofErr w:type="spellEnd"/>
      <w:r w:rsidR="00B31FD6" w:rsidRPr="00C93C6C">
        <w:rPr>
          <w:highlight w:val="yellow"/>
        </w:rPr>
        <w:t xml:space="preserve"> </w:t>
      </w:r>
      <w:proofErr w:type="spellStart"/>
      <w:r w:rsidR="00B31FD6" w:rsidRPr="00C93C6C">
        <w:rPr>
          <w:highlight w:val="yellow"/>
        </w:rPr>
        <w:t>fornicata</w:t>
      </w:r>
      <w:commentRangeEnd w:id="114"/>
      <w:proofErr w:type="spellEnd"/>
      <w:r w:rsidR="00B31FD6">
        <w:rPr>
          <w:rStyle w:val="CommentReference"/>
        </w:rPr>
        <w:commentReference w:id="114"/>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survival (</w:t>
      </w:r>
      <w:proofErr w:type="spellStart"/>
      <w:r>
        <w:rPr>
          <w:highlight w:val="yellow"/>
        </w:rPr>
        <w:t>Groner</w:t>
      </w:r>
      <w:proofErr w:type="spellEnd"/>
      <w:r>
        <w:rPr>
          <w:highlight w:val="yellow"/>
        </w:rPr>
        <w:t xml:space="preserve">?),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15" w:author="Amanda Droghini" w:date="2018-03-03T19:08:00Z">
        <w:r w:rsidR="005D39C3">
          <w:t xml:space="preserve">((future climate change)) </w:t>
        </w:r>
      </w:ins>
      <w:del w:id="116"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117"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689E967C" w:rsidR="00CE457C" w:rsidRPr="00CE457C" w:rsidRDefault="00CE457C" w:rsidP="00CE457C">
      <w:pPr>
        <w:pStyle w:val="NoSpacing"/>
        <w:spacing w:line="480" w:lineRule="auto"/>
        <w:rPr>
          <w:rFonts w:ascii="Times New Roman" w:hAnsi="Times New Roman" w:cs="Times New Roman"/>
          <w:sz w:val="24"/>
        </w:rPr>
      </w:pPr>
      <w:r w:rsidRPr="00CE457C">
        <w:rPr>
          <w:rFonts w:ascii="Times New Roman" w:hAnsi="Times New Roman" w:cs="Times New Roman"/>
          <w:sz w:val="24"/>
        </w:rPr>
        <w:t xml:space="preserve">As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Pr="00CE457C">
        <w:rPr>
          <w:rFonts w:ascii="Times New Roman" w:hAnsi="Times New Roman" w:cs="Times New Roman"/>
          <w:sz w:val="24"/>
        </w:rPr>
        <w:t>will likely increase. Future expansions of the Arctic for shipping and oil and gas exploration may le</w:t>
      </w:r>
      <w:r w:rsidR="00D31C66">
        <w:rPr>
          <w:rFonts w:ascii="Times New Roman" w:hAnsi="Times New Roman" w:cs="Times New Roman"/>
          <w:sz w:val="24"/>
        </w:rPr>
        <w:t xml:space="preserve">ad to continued development of </w:t>
      </w:r>
      <w:bookmarkStart w:id="118" w:name="_GoBack"/>
      <w:bookmarkEnd w:id="118"/>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01895C1B" w14:textId="361577AC" w:rsidR="004D5A7F" w:rsidRPr="00CA4945" w:rsidRDefault="004D5A7F" w:rsidP="00BB5655">
      <w:pPr>
        <w:pStyle w:val="Heading1"/>
      </w:pPr>
      <w:r w:rsidRPr="00CA4945">
        <w:lastRenderedPageBreak/>
        <w:t>Acknowledgements</w:t>
      </w:r>
    </w:p>
    <w:p w14:paraId="0D9F2AEA" w14:textId="32D1B6DA"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proofErr w:type="spellStart"/>
      <w:r w:rsidRPr="00CA4945">
        <w:t>Gotthardt</w:t>
      </w:r>
      <w:proofErr w:type="spellEnd"/>
      <w:r w:rsidRPr="00CA4945">
        <w:t xml:space="preserve">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19"/>
      <w:r w:rsidRPr="00CA4945">
        <w:t xml:space="preserve">Casey Greenstein, Lindsey Flagstad, </w:t>
      </w:r>
      <w:r w:rsidR="00A41DF2">
        <w:t xml:space="preserve">Bonnie Bernard, </w:t>
      </w:r>
      <w:r w:rsidRPr="00CA4945">
        <w:t xml:space="preserve">Jaime </w:t>
      </w:r>
      <w:proofErr w:type="spellStart"/>
      <w:r w:rsidRPr="00CA4945">
        <w:t>Weltfelt</w:t>
      </w:r>
      <w:proofErr w:type="spellEnd"/>
      <w:r w:rsidRPr="00CA4945">
        <w:t xml:space="preserve">, and Curtis </w:t>
      </w:r>
      <w:proofErr w:type="spellStart"/>
      <w:r w:rsidRPr="00CA4945">
        <w:t>Whisman</w:t>
      </w:r>
      <w:proofErr w:type="spellEnd"/>
      <w:r w:rsidRPr="00CA4945">
        <w:t xml:space="preserve"> </w:t>
      </w:r>
      <w:r w:rsidR="00304FD5">
        <w:t>contributed</w:t>
      </w:r>
      <w:r w:rsidRPr="00CA4945">
        <w:t xml:space="preserve"> to the development of the ranking system and the species status reports. </w:t>
      </w:r>
      <w:commentRangeEnd w:id="119"/>
      <w:r w:rsidR="00304FD5">
        <w:rPr>
          <w:rStyle w:val="CommentReference"/>
          <w:rFonts w:ascii="Arial" w:eastAsia="Arial" w:hAnsi="Arial" w:cs="Arial"/>
          <w:color w:val="000000"/>
          <w:lang w:val="en-US" w:eastAsia="en-US"/>
        </w:rPr>
        <w:commentReference w:id="119"/>
      </w:r>
      <w:r w:rsidR="00F109AA" w:rsidRPr="00CA4945">
        <w:t>Additional thanks goes to Matt Carlson for initial feedback on this manuscript.</w:t>
      </w:r>
      <w:r w:rsidR="00F109AA">
        <w:t xml:space="preserve"> J.W. thanks</w:t>
      </w:r>
      <w:r w:rsidRPr="00CA4945">
        <w:t xml:space="preserve"> Jen </w:t>
      </w:r>
      <w:proofErr w:type="spellStart"/>
      <w:r w:rsidRPr="00CA4945">
        <w:t>Karnak</w:t>
      </w:r>
      <w:proofErr w:type="spellEnd"/>
      <w:r w:rsidRPr="00CA4945">
        <w:t xml:space="preserve">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w:t>
      </w:r>
      <w:proofErr w:type="spellStart"/>
      <w:r w:rsidR="00F109AA" w:rsidRPr="00CA4945">
        <w:rPr>
          <w:rFonts w:eastAsia="Trebuchet MS"/>
          <w:color w:val="222222"/>
          <w:highlight w:val="white"/>
        </w:rPr>
        <w:t>Bochenek</w:t>
      </w:r>
      <w:proofErr w:type="spellEnd"/>
      <w:r w:rsidR="00F109AA" w:rsidRPr="00CA4945">
        <w:rPr>
          <w:rFonts w:eastAsia="Trebuchet MS"/>
          <w:color w:val="222222"/>
          <w:highlight w:val="white"/>
        </w:rPr>
        <w:t xml:space="preserve"> and Dr. William </w:t>
      </w:r>
      <w:proofErr w:type="spellStart"/>
      <w:r w:rsidR="00F109AA" w:rsidRPr="00CA4945">
        <w:rPr>
          <w:rFonts w:eastAsia="Trebuchet MS"/>
          <w:color w:val="222222"/>
          <w:highlight w:val="white"/>
        </w:rPr>
        <w:t>Koeppen</w:t>
      </w:r>
      <w:proofErr w:type="spellEnd"/>
      <w:r w:rsidR="00F109AA" w:rsidRPr="00CA4945">
        <w:rPr>
          <w:rFonts w:eastAsia="Trebuchet MS"/>
          <w:color w:val="222222"/>
          <w:highlight w:val="white"/>
        </w:rPr>
        <w:t xml:space="preserve">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0896236" w14:textId="77777777" w:rsidR="004D5A7F" w:rsidRPr="00CA4945" w:rsidRDefault="004D5A7F" w:rsidP="004D5A7F">
      <w:pPr>
        <w:spacing w:before="200" w:line="360" w:lineRule="auto"/>
        <w:contextualSpacing/>
      </w:pPr>
    </w:p>
    <w:p w14:paraId="198C9B51" w14:textId="353F26E6" w:rsidR="00723773" w:rsidRPr="00CA4945" w:rsidRDefault="00723773" w:rsidP="00CA4945">
      <w:pPr>
        <w:spacing w:line="360" w:lineRule="auto"/>
        <w:contextualSpacing/>
      </w:pPr>
    </w:p>
    <w:p w14:paraId="422F2A3F" w14:textId="2E3E01D7" w:rsidR="00723773" w:rsidRPr="00CA4945" w:rsidRDefault="00874591" w:rsidP="00CA4945">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5196D366" w14:textId="77777777" w:rsidR="00723773" w:rsidRPr="00CA4945" w:rsidRDefault="00874591" w:rsidP="00CA4945">
      <w:pPr>
        <w:spacing w:before="200" w:line="360" w:lineRule="auto"/>
        <w:contextualSpacing/>
        <w:rPr>
          <w:color w:val="FF0000"/>
          <w:highlight w:val="white"/>
        </w:rPr>
      </w:pPr>
      <w:bookmarkStart w:id="120" w:name="_j7rjor86myf4" w:colFirst="0" w:colLast="0"/>
      <w:bookmarkStart w:id="121" w:name="_wlyl2isgh4pt" w:colFirst="0" w:colLast="0"/>
      <w:bookmarkStart w:id="122" w:name="_9nos1ewn3on8" w:colFirst="0" w:colLast="0"/>
      <w:bookmarkStart w:id="123" w:name="_6eg1um4qsxm4" w:colFirst="0" w:colLast="0"/>
      <w:bookmarkEnd w:id="120"/>
      <w:bookmarkEnd w:id="121"/>
      <w:bookmarkEnd w:id="122"/>
      <w:bookmarkEnd w:id="123"/>
      <w:r w:rsidRPr="00CA4945">
        <w:rPr>
          <w:color w:val="FF0000"/>
          <w:highlight w:val="white"/>
        </w:rPr>
        <w:t>potential papers to cite:</w:t>
      </w:r>
    </w:p>
    <w:p w14:paraId="2238DC07" w14:textId="77777777" w:rsidR="00723773" w:rsidRPr="004D5A7F" w:rsidRDefault="00874591" w:rsidP="00CA4945">
      <w:pPr>
        <w:spacing w:before="200" w:line="360" w:lineRule="auto"/>
        <w:contextualSpacing/>
      </w:pPr>
      <w:r w:rsidRPr="004D5A7F">
        <w:rPr>
          <w:color w:val="222222"/>
          <w:shd w:val="clear" w:color="auto" w:fill="F9CB9C"/>
        </w:rPr>
        <w:t xml:space="preserve">The risk of nonindigenous species invasion in Prince William Sound associated with oil tanker traffic and ballast water management : pilot study / presented to Regional </w:t>
      </w:r>
      <w:proofErr w:type="spellStart"/>
      <w:r w:rsidRPr="004D5A7F">
        <w:rPr>
          <w:color w:val="222222"/>
          <w:shd w:val="clear" w:color="auto" w:fill="F9CB9C"/>
        </w:rPr>
        <w:t>Citzens</w:t>
      </w:r>
      <w:proofErr w:type="spellEnd"/>
      <w:r w:rsidRPr="004D5A7F">
        <w:rPr>
          <w:color w:val="222222"/>
          <w:shd w:val="clear" w:color="auto" w:fill="F9CB9C"/>
        </w:rPr>
        <w:t>' Advisory Council of Prince William Sound ; presented by Gregory M. Ruiz and Anson H. Hines.</w:t>
      </w:r>
    </w:p>
    <w:p w14:paraId="20932AAB" w14:textId="658A9EF5" w:rsidR="00723773" w:rsidRPr="00CA4945" w:rsidRDefault="00723773" w:rsidP="00CA4945">
      <w:pPr>
        <w:spacing w:before="200" w:line="360" w:lineRule="auto"/>
        <w:contextualSpacing/>
        <w:rPr>
          <w:highlight w:val="white"/>
        </w:rPr>
      </w:pPr>
    </w:p>
    <w:p w14:paraId="6D25B3F6" w14:textId="77777777" w:rsidR="00666D29" w:rsidRPr="00CA4945" w:rsidRDefault="00666D29" w:rsidP="00CA4945">
      <w:pPr>
        <w:spacing w:line="360" w:lineRule="auto"/>
        <w:contextualSpacing/>
        <w:rPr>
          <w:b/>
        </w:rPr>
      </w:pPr>
      <w:bookmarkStart w:id="124" w:name="_6u0eeeycv0oa" w:colFirst="0" w:colLast="0"/>
      <w:bookmarkEnd w:id="124"/>
      <w:r w:rsidRPr="00CA4945">
        <w:br w:type="page"/>
      </w:r>
    </w:p>
    <w:p w14:paraId="6334707D" w14:textId="50616779" w:rsidR="00E719FD" w:rsidRDefault="00E719FD" w:rsidP="004D5A7F">
      <w:pPr>
        <w:widowControl w:val="0"/>
        <w:autoSpaceDE w:val="0"/>
        <w:autoSpaceDN w:val="0"/>
        <w:adjustRightInd w:val="0"/>
        <w:ind w:left="480" w:hanging="480"/>
        <w:rPr>
          <w:b/>
        </w:rPr>
      </w:pPr>
      <w:r>
        <w:rPr>
          <w:b/>
        </w:rPr>
        <w:lastRenderedPageBreak/>
        <w:t>References</w:t>
      </w:r>
    </w:p>
    <w:p w14:paraId="53B13595" w14:textId="77777777" w:rsidR="00E719FD" w:rsidRPr="00E719FD" w:rsidRDefault="00E719FD" w:rsidP="004D5A7F">
      <w:pPr>
        <w:widowControl w:val="0"/>
        <w:autoSpaceDE w:val="0"/>
        <w:autoSpaceDN w:val="0"/>
        <w:adjustRightInd w:val="0"/>
        <w:ind w:left="480" w:hanging="480"/>
      </w:pPr>
    </w:p>
    <w:p w14:paraId="2C9086C5" w14:textId="05E1DE37" w:rsidR="00B37649" w:rsidRPr="00B37649" w:rsidRDefault="004D5A7F" w:rsidP="00B3764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B37649" w:rsidRPr="00B37649">
        <w:rPr>
          <w:noProof/>
        </w:rPr>
        <w:t>Ashton, G. V., E. I. Riedlecker, and G. M. Ruiz. 2008. First non-native crustacean established in coastal waters of Alaska. Aquatic Biology 3:133–137.</w:t>
      </w:r>
    </w:p>
    <w:p w14:paraId="3F8EF6C7" w14:textId="77777777" w:rsidR="00B37649" w:rsidRPr="00B37649" w:rsidRDefault="00B37649" w:rsidP="00B37649">
      <w:pPr>
        <w:widowControl w:val="0"/>
        <w:autoSpaceDE w:val="0"/>
        <w:autoSpaceDN w:val="0"/>
        <w:adjustRightInd w:val="0"/>
        <w:ind w:left="480" w:hanging="480"/>
        <w:rPr>
          <w:noProof/>
        </w:rPr>
      </w:pPr>
      <w:r w:rsidRPr="00B37649">
        <w:rPr>
          <w:noProof/>
        </w:rPr>
        <w:t>Barry, S. C., K. R. Hayes, C. L. Hewitt, H. L. Behrens, E. Dragsund, and S. M. Bakke. 2008. Ballast water risk assessment: principles, processes, and methods. ICES Journal of Marine Science 65:121–131.</w:t>
      </w:r>
    </w:p>
    <w:p w14:paraId="6A9E0782" w14:textId="77777777" w:rsidR="00B37649" w:rsidRPr="00B37649" w:rsidRDefault="00B37649" w:rsidP="00B37649">
      <w:pPr>
        <w:widowControl w:val="0"/>
        <w:autoSpaceDE w:val="0"/>
        <w:autoSpaceDN w:val="0"/>
        <w:adjustRightInd w:val="0"/>
        <w:ind w:left="480" w:hanging="480"/>
        <w:rPr>
          <w:noProof/>
        </w:rPr>
      </w:pPr>
      <w:r w:rsidRPr="00B37649">
        <w:rPr>
          <w:noProof/>
        </w:rPr>
        <w:t>Blackburn, T. M., P. Pyšek, S. Bacher, J. T. Carlton, R. P. Duncan, V. Jarošík, J. R. U. Wilson, and D. M. Richardson. 2011. A proposed unified framework for biological invasions. Trends in Ecology and Evolution 26:333–339.</w:t>
      </w:r>
    </w:p>
    <w:p w14:paraId="4B92F08D" w14:textId="77777777" w:rsidR="00B37649" w:rsidRPr="00B37649" w:rsidRDefault="00B37649" w:rsidP="00B37649">
      <w:pPr>
        <w:widowControl w:val="0"/>
        <w:autoSpaceDE w:val="0"/>
        <w:autoSpaceDN w:val="0"/>
        <w:adjustRightInd w:val="0"/>
        <w:ind w:left="480" w:hanging="480"/>
        <w:rPr>
          <w:noProof/>
        </w:rPr>
      </w:pPr>
      <w:r w:rsidRPr="00B37649">
        <w:rPr>
          <w:noProof/>
        </w:rPr>
        <w:t>Byrne, M., M. Gall, K. Wolfe, and A. Agüera. 2016. From pole to pole: the potential for the Arctic seastar Asterias amurensis to invade a warming Southern Ocean. Global Change Biology 22:3874–3887.</w:t>
      </w:r>
    </w:p>
    <w:p w14:paraId="5F232165" w14:textId="77777777" w:rsidR="00B37649" w:rsidRPr="00B37649" w:rsidRDefault="00B37649" w:rsidP="00B37649">
      <w:pPr>
        <w:widowControl w:val="0"/>
        <w:autoSpaceDE w:val="0"/>
        <w:autoSpaceDN w:val="0"/>
        <w:adjustRightInd w:val="0"/>
        <w:ind w:left="480" w:hanging="480"/>
        <w:rPr>
          <w:noProof/>
        </w:rPr>
      </w:pPr>
      <w:r w:rsidRPr="00B37649">
        <w:rPr>
          <w:noProof/>
        </w:rPr>
        <w:t>Carlton, J. T. 1996. Pattern, process, and prediction in marine invasion ecology. Biological Conservation 78:97–106.</w:t>
      </w:r>
    </w:p>
    <w:p w14:paraId="61C5072A" w14:textId="77777777" w:rsidR="00B37649" w:rsidRPr="00B37649" w:rsidRDefault="00B37649" w:rsidP="00B37649">
      <w:pPr>
        <w:widowControl w:val="0"/>
        <w:autoSpaceDE w:val="0"/>
        <w:autoSpaceDN w:val="0"/>
        <w:adjustRightInd w:val="0"/>
        <w:ind w:left="480" w:hanging="480"/>
        <w:rPr>
          <w:noProof/>
        </w:rPr>
      </w:pPr>
      <w:r w:rsidRPr="00B37649">
        <w:rPr>
          <w:noProof/>
        </w:rPr>
        <w:t>Chan, F. T., E. Briski, S. A. Bailey, and H. J. MacIsaac. 2014. Richness–abundance relationships for zooplankton in ballast water: temperate versus Arctic comparisons. ICES Journal of Marine Science 71:1876–1884.</w:t>
      </w:r>
    </w:p>
    <w:p w14:paraId="5EB0D08A" w14:textId="77777777" w:rsidR="00B37649" w:rsidRPr="00B37649" w:rsidRDefault="00B37649" w:rsidP="00B37649">
      <w:pPr>
        <w:widowControl w:val="0"/>
        <w:autoSpaceDE w:val="0"/>
        <w:autoSpaceDN w:val="0"/>
        <w:adjustRightInd w:val="0"/>
        <w:ind w:left="480" w:hanging="480"/>
        <w:rPr>
          <w:noProof/>
        </w:rPr>
      </w:pPr>
      <w:r w:rsidRPr="00B37649">
        <w:rPr>
          <w:noProof/>
        </w:rPr>
        <w:t>Chan, F. T., H. J. MacIsaac, and S. A. Bailey. 2016. Survival of ship biofouling assemblages during and after voyages to the Canadian Arctic. Marine Biology 163:250.</w:t>
      </w:r>
    </w:p>
    <w:p w14:paraId="403D28C2" w14:textId="77777777" w:rsidR="00B37649" w:rsidRPr="00B37649" w:rsidRDefault="00B37649" w:rsidP="00B37649">
      <w:pPr>
        <w:widowControl w:val="0"/>
        <w:autoSpaceDE w:val="0"/>
        <w:autoSpaceDN w:val="0"/>
        <w:adjustRightInd w:val="0"/>
        <w:ind w:left="480" w:hanging="480"/>
        <w:rPr>
          <w:noProof/>
        </w:rPr>
      </w:pPr>
      <w:r w:rsidRPr="00B37649">
        <w:rPr>
          <w:noProof/>
        </w:rPr>
        <w:t>Fetzer, I., and W. E. Arntz. 2008. Reproductive strategies of benthic invertebrates in the Kara Sea (Russian Arctic): Adaptation of reproduction modes to cold water. Marine Ecology Progress Series 356:189–202.</w:t>
      </w:r>
    </w:p>
    <w:p w14:paraId="0551602A" w14:textId="77777777" w:rsidR="00B37649" w:rsidRPr="00B37649" w:rsidRDefault="00B37649" w:rsidP="00B37649">
      <w:pPr>
        <w:widowControl w:val="0"/>
        <w:autoSpaceDE w:val="0"/>
        <w:autoSpaceDN w:val="0"/>
        <w:adjustRightInd w:val="0"/>
        <w:ind w:left="480" w:hanging="480"/>
        <w:rPr>
          <w:noProof/>
        </w:rPr>
      </w:pPr>
      <w:r w:rsidRPr="00B37649">
        <w:rPr>
          <w:noProof/>
        </w:rPr>
        <w:lastRenderedPageBreak/>
        <w:t>Grebmeier, J. M., L. W. Cooper, H. M. Feder, and B. I. Sirenko. 2006a. Ecosystem dynamics of the Pacific-influenced Northern Bering and Chukchi Seas in the Amerasian Arctic. Progress in Oceanography 71:331–361.</w:t>
      </w:r>
    </w:p>
    <w:p w14:paraId="1DE2DBE4" w14:textId="77777777" w:rsidR="00B37649" w:rsidRPr="00B37649" w:rsidRDefault="00B37649" w:rsidP="00B37649">
      <w:pPr>
        <w:widowControl w:val="0"/>
        <w:autoSpaceDE w:val="0"/>
        <w:autoSpaceDN w:val="0"/>
        <w:adjustRightInd w:val="0"/>
        <w:ind w:left="480" w:hanging="480"/>
        <w:rPr>
          <w:noProof/>
        </w:rPr>
      </w:pPr>
      <w:r w:rsidRPr="00B37649">
        <w:rPr>
          <w:noProof/>
        </w:rPr>
        <w:t>Grebmeier, J. M., J. E. Overland, S. E. Moore, E. V Farley, E. C. Carmack, L. W. Cooper, K. E. Frey, J. H. Helle, F. A. McLaughlin, and S. L. McNutt. 2006b. A major ecosystem shift in the Northern Bering Sea. Science 311:1461–1464.</w:t>
      </w:r>
    </w:p>
    <w:p w14:paraId="231A68E3" w14:textId="77777777" w:rsidR="00B37649" w:rsidRPr="00B37649" w:rsidRDefault="00B37649" w:rsidP="00B37649">
      <w:pPr>
        <w:widowControl w:val="0"/>
        <w:autoSpaceDE w:val="0"/>
        <w:autoSpaceDN w:val="0"/>
        <w:adjustRightInd w:val="0"/>
        <w:ind w:left="480" w:hanging="480"/>
        <w:rPr>
          <w:noProof/>
        </w:rPr>
      </w:pPr>
      <w:r w:rsidRPr="00B37649">
        <w:rPr>
          <w:noProof/>
        </w:rPr>
        <w:t>Hermann, A. J., G. A. Gibson, N. A. Bond, E. N. Curchitser, K. Hedstrom, W. Cheng, M. Wang, E. D. Cokelet, P. J. Stabeno, and K. Aydin. 2016. Projected future biophysical states of the Bering Sea. Deep-Sea Research Part II: Topical Studies in Oceanography 134:30–47.</w:t>
      </w:r>
    </w:p>
    <w:p w14:paraId="473682A3" w14:textId="77777777" w:rsidR="00B37649" w:rsidRPr="00B37649" w:rsidRDefault="00B37649" w:rsidP="00B37649">
      <w:pPr>
        <w:widowControl w:val="0"/>
        <w:autoSpaceDE w:val="0"/>
        <w:autoSpaceDN w:val="0"/>
        <w:adjustRightInd w:val="0"/>
        <w:ind w:left="480" w:hanging="480"/>
        <w:rPr>
          <w:noProof/>
        </w:rPr>
      </w:pPr>
      <w:r w:rsidRPr="00B37649">
        <w:rPr>
          <w:noProof/>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113E8D92" w14:textId="77777777" w:rsidR="00B37649" w:rsidRPr="00B37649" w:rsidRDefault="00B37649" w:rsidP="00B37649">
      <w:pPr>
        <w:widowControl w:val="0"/>
        <w:autoSpaceDE w:val="0"/>
        <w:autoSpaceDN w:val="0"/>
        <w:adjustRightInd w:val="0"/>
        <w:ind w:left="480" w:hanging="480"/>
        <w:rPr>
          <w:noProof/>
        </w:rPr>
      </w:pPr>
      <w:r w:rsidRPr="00B37649">
        <w:rPr>
          <w:noProof/>
        </w:rPr>
        <w:t>Hewitt, C. L., and K. R. Hayes. 2002. Risk assessment of marine biological invasions. Pages 456–466</w:t>
      </w:r>
      <w:r w:rsidRPr="00B37649">
        <w:rPr>
          <w:i/>
          <w:iCs/>
          <w:noProof/>
        </w:rPr>
        <w:t>in</w:t>
      </w:r>
      <w:r w:rsidRPr="00B37649">
        <w:rPr>
          <w:noProof/>
        </w:rPr>
        <w:t xml:space="preserve"> E. Leppäkoski, S. Gollasch, and S. Olenin, editors.Invasive Aquatic Species of Europe. Distribution, Impacts and Management. Springer Netherlands.</w:t>
      </w:r>
    </w:p>
    <w:p w14:paraId="27C9D22A" w14:textId="77777777" w:rsidR="00B37649" w:rsidRPr="00B37649" w:rsidRDefault="00B37649" w:rsidP="00B37649">
      <w:pPr>
        <w:widowControl w:val="0"/>
        <w:autoSpaceDE w:val="0"/>
        <w:autoSpaceDN w:val="0"/>
        <w:adjustRightInd w:val="0"/>
        <w:ind w:left="480" w:hanging="480"/>
        <w:rPr>
          <w:noProof/>
        </w:rPr>
      </w:pPr>
      <w:r w:rsidRPr="00B37649">
        <w:rPr>
          <w:noProof/>
        </w:rPr>
        <w:t>Hines, A. H., G. M. Ruiz, N. G. Hitchcock, and C. E. de Rivera. 2004. Projecting range expansion of invasive European green crabs (Carcinus maenas) to Alaska: temperature and salinity tolerance of larvae. Edgewater, MD.</w:t>
      </w:r>
    </w:p>
    <w:p w14:paraId="04904A9C" w14:textId="77777777" w:rsidR="00B37649" w:rsidRPr="00B37649" w:rsidRDefault="00B37649" w:rsidP="00B37649">
      <w:pPr>
        <w:widowControl w:val="0"/>
        <w:autoSpaceDE w:val="0"/>
        <w:autoSpaceDN w:val="0"/>
        <w:adjustRightInd w:val="0"/>
        <w:ind w:left="480" w:hanging="480"/>
        <w:rPr>
          <w:noProof/>
        </w:rPr>
      </w:pPr>
      <w:r w:rsidRPr="00B37649">
        <w:rPr>
          <w:noProof/>
        </w:rPr>
        <w:t>Huang, X., S. Li, P. Ni, Y. Gao, J. Bei, Z. Zhou, and A. Zhan. 2017. Rapid response to changing environments during biological invasions: DNA methylation perspectives. Molecular Ecology 12:3218–3221.</w:t>
      </w:r>
    </w:p>
    <w:p w14:paraId="2E8B02BD" w14:textId="77777777" w:rsidR="00B37649" w:rsidRPr="00B37649" w:rsidRDefault="00B37649" w:rsidP="00B37649">
      <w:pPr>
        <w:widowControl w:val="0"/>
        <w:autoSpaceDE w:val="0"/>
        <w:autoSpaceDN w:val="0"/>
        <w:adjustRightInd w:val="0"/>
        <w:ind w:left="480" w:hanging="480"/>
        <w:rPr>
          <w:noProof/>
        </w:rPr>
      </w:pPr>
      <w:r w:rsidRPr="00B37649">
        <w:rPr>
          <w:noProof/>
        </w:rPr>
        <w:lastRenderedPageBreak/>
        <w:t>Kotwicki, S., and R. R. Lauth. 2013. Detecting temporal trends and environmentally-driven changes in the spatial distribution of bottom fishes and crabs on the eastern Bering Sea shelf. Deep-Sea Research Part II: Topical Studies in Oceanography 94:231–243.</w:t>
      </w:r>
    </w:p>
    <w:p w14:paraId="25F4CBC0" w14:textId="77777777" w:rsidR="00B37649" w:rsidRPr="00B37649" w:rsidRDefault="00B37649" w:rsidP="00B37649">
      <w:pPr>
        <w:widowControl w:val="0"/>
        <w:autoSpaceDE w:val="0"/>
        <w:autoSpaceDN w:val="0"/>
        <w:adjustRightInd w:val="0"/>
        <w:ind w:left="480" w:hanging="480"/>
        <w:rPr>
          <w:noProof/>
        </w:rPr>
      </w:pPr>
      <w:r w:rsidRPr="00B37649">
        <w:rPr>
          <w:noProof/>
        </w:rPr>
        <w:t>Lemke, P., J. Ren, R. B. Alley, I. Allison, J. Carrasco, G. Flato, Y. Fujii, G. Kaser, P. Mote, R. H. Thomas, and T. Zhang. 2007. Observations: Changes in snow, ice and frozen ground. Pages 337–383</w:t>
      </w:r>
      <w:r w:rsidRPr="00B37649">
        <w:rPr>
          <w:i/>
          <w:iCs/>
          <w:noProof/>
        </w:rPr>
        <w:t>in</w:t>
      </w:r>
      <w:r w:rsidRPr="00B37649">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3B395C57" w14:textId="77777777" w:rsidR="00B37649" w:rsidRPr="00B37649" w:rsidRDefault="00B37649" w:rsidP="00B37649">
      <w:pPr>
        <w:widowControl w:val="0"/>
        <w:autoSpaceDE w:val="0"/>
        <w:autoSpaceDN w:val="0"/>
        <w:adjustRightInd w:val="0"/>
        <w:ind w:left="480" w:hanging="480"/>
        <w:rPr>
          <w:noProof/>
        </w:rPr>
      </w:pPr>
      <w:r w:rsidRPr="00B37649">
        <w:rPr>
          <w:noProof/>
        </w:rPr>
        <w:t>Lord, J. P. 2017. Impact of seawater temperature on growth and recruitment of invasive fouling species at the global scale. Marine Ecology 38:1–10.</w:t>
      </w:r>
    </w:p>
    <w:p w14:paraId="22985C69" w14:textId="77777777" w:rsidR="00B37649" w:rsidRPr="00B37649" w:rsidRDefault="00B37649" w:rsidP="00B37649">
      <w:pPr>
        <w:widowControl w:val="0"/>
        <w:autoSpaceDE w:val="0"/>
        <w:autoSpaceDN w:val="0"/>
        <w:adjustRightInd w:val="0"/>
        <w:ind w:left="480" w:hanging="480"/>
        <w:rPr>
          <w:noProof/>
        </w:rPr>
      </w:pPr>
      <w:r w:rsidRPr="00B37649">
        <w:rPr>
          <w:noProof/>
        </w:rPr>
        <w:t>Lord, J. P., J. M. Calini, and R. B. Whitlatch. 2015. Influence of seawater temperature and shipping on the spread and establishment of marine fouling species. Marine Biology 162:2481–2492.</w:t>
      </w:r>
    </w:p>
    <w:p w14:paraId="4A1DE3B6" w14:textId="77777777" w:rsidR="00B37649" w:rsidRPr="00B37649" w:rsidRDefault="00B37649" w:rsidP="00B37649">
      <w:pPr>
        <w:widowControl w:val="0"/>
        <w:autoSpaceDE w:val="0"/>
        <w:autoSpaceDN w:val="0"/>
        <w:adjustRightInd w:val="0"/>
        <w:ind w:left="480" w:hanging="480"/>
        <w:rPr>
          <w:noProof/>
        </w:rPr>
      </w:pPr>
      <w:r w:rsidRPr="00B37649">
        <w:rPr>
          <w:noProof/>
        </w:rPr>
        <w:t>Matsuno, K., A. Yamaguchi, T. Hirawake, and I. Imai. 2011. Year-to-year changes of the mesozooplankton community in the Chukchi Sea during summers of 1991, 1992 and 2007, 2008. Polar Biology 34:1349–1360.</w:t>
      </w:r>
    </w:p>
    <w:p w14:paraId="77B5A677" w14:textId="77777777" w:rsidR="00B37649" w:rsidRPr="00B37649" w:rsidRDefault="00B37649" w:rsidP="00B37649">
      <w:pPr>
        <w:widowControl w:val="0"/>
        <w:autoSpaceDE w:val="0"/>
        <w:autoSpaceDN w:val="0"/>
        <w:adjustRightInd w:val="0"/>
        <w:ind w:left="480" w:hanging="480"/>
        <w:rPr>
          <w:noProof/>
        </w:rPr>
      </w:pPr>
      <w:r w:rsidRPr="00B37649">
        <w:rPr>
          <w:noProof/>
        </w:rPr>
        <w:t>Miller, A. W., and G. M. Ruiz. 2014. Arctic shipping and marine invaders. Nature Climate Change 4:413–416.</w:t>
      </w:r>
    </w:p>
    <w:p w14:paraId="0EC00BE9" w14:textId="77777777" w:rsidR="00B37649" w:rsidRPr="00B37649" w:rsidRDefault="00B37649" w:rsidP="00B37649">
      <w:pPr>
        <w:widowControl w:val="0"/>
        <w:autoSpaceDE w:val="0"/>
        <w:autoSpaceDN w:val="0"/>
        <w:adjustRightInd w:val="0"/>
        <w:ind w:left="480" w:hanging="480"/>
        <w:rPr>
          <w:noProof/>
        </w:rPr>
      </w:pPr>
      <w:r w:rsidRPr="00B37649">
        <w:rPr>
          <w:noProof/>
        </w:rPr>
        <w:t>Miller, K. B. 2016. Forecasting at the edge of the niche: Didemnum vexillum in Southeast Alaska. Marine Biology 163:1–12.</w:t>
      </w:r>
    </w:p>
    <w:p w14:paraId="789593AD" w14:textId="77777777" w:rsidR="00B37649" w:rsidRPr="00B37649" w:rsidRDefault="00B37649" w:rsidP="00B37649">
      <w:pPr>
        <w:widowControl w:val="0"/>
        <w:autoSpaceDE w:val="0"/>
        <w:autoSpaceDN w:val="0"/>
        <w:adjustRightInd w:val="0"/>
        <w:ind w:left="480" w:hanging="480"/>
        <w:rPr>
          <w:noProof/>
        </w:rPr>
      </w:pPr>
      <w:r w:rsidRPr="00B37649">
        <w:rPr>
          <w:noProof/>
        </w:rPr>
        <w:t xml:space="preserve">Molnar, J. L., R. L. Gamboa, C. Revenga, and M. D. Spalding. 2008. Assessing the global threat of invasive species to marine biodiversity. Frontiers in Ecology and the Environment </w:t>
      </w:r>
      <w:r w:rsidRPr="00B37649">
        <w:rPr>
          <w:noProof/>
        </w:rPr>
        <w:lastRenderedPageBreak/>
        <w:t>6:485–492.</w:t>
      </w:r>
    </w:p>
    <w:p w14:paraId="1D4F503B" w14:textId="77777777" w:rsidR="00B37649" w:rsidRPr="00B37649" w:rsidRDefault="00B37649" w:rsidP="00B37649">
      <w:pPr>
        <w:widowControl w:val="0"/>
        <w:autoSpaceDE w:val="0"/>
        <w:autoSpaceDN w:val="0"/>
        <w:adjustRightInd w:val="0"/>
        <w:ind w:left="480" w:hanging="480"/>
        <w:rPr>
          <w:noProof/>
        </w:rPr>
      </w:pPr>
      <w:r w:rsidRPr="00B37649">
        <w:rPr>
          <w:noProof/>
        </w:rPr>
        <w:t>Monaco, C. J., and B. Helmuth. 2011. Tipping Points, Thresholds and the Keystone Role of Physiology in Marine Climate Change Research. Page Advances in Marine Biology.</w:t>
      </w:r>
    </w:p>
    <w:p w14:paraId="06C5AEFE" w14:textId="77777777" w:rsidR="00B37649" w:rsidRPr="00B37649" w:rsidRDefault="00B37649" w:rsidP="00B37649">
      <w:pPr>
        <w:widowControl w:val="0"/>
        <w:autoSpaceDE w:val="0"/>
        <w:autoSpaceDN w:val="0"/>
        <w:adjustRightInd w:val="0"/>
        <w:ind w:left="480" w:hanging="480"/>
        <w:rPr>
          <w:noProof/>
        </w:rPr>
      </w:pPr>
      <w:r w:rsidRPr="00B37649">
        <w:rPr>
          <w:noProof/>
        </w:rPr>
        <w:t>Mueter, F. J., and M. A. Litzow. 2008. Sea ice retreat alters the biogeography of the Bering Sea continental shelf. Ecological Applications 18:309–320.</w:t>
      </w:r>
    </w:p>
    <w:p w14:paraId="68D70BA8" w14:textId="77777777" w:rsidR="00B37649" w:rsidRPr="00B37649" w:rsidRDefault="00B37649" w:rsidP="00B37649">
      <w:pPr>
        <w:widowControl w:val="0"/>
        <w:autoSpaceDE w:val="0"/>
        <w:autoSpaceDN w:val="0"/>
        <w:adjustRightInd w:val="0"/>
        <w:ind w:left="480" w:hanging="480"/>
        <w:rPr>
          <w:noProof/>
        </w:rPr>
      </w:pPr>
      <w:r w:rsidRPr="00B37649">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1CE70D84" w14:textId="77777777" w:rsidR="00B37649" w:rsidRPr="00B37649" w:rsidRDefault="00B37649" w:rsidP="00B37649">
      <w:pPr>
        <w:widowControl w:val="0"/>
        <w:autoSpaceDE w:val="0"/>
        <w:autoSpaceDN w:val="0"/>
        <w:adjustRightInd w:val="0"/>
        <w:ind w:left="480" w:hanging="480"/>
        <w:rPr>
          <w:noProof/>
        </w:rPr>
      </w:pPr>
      <w:r w:rsidRPr="00B37649">
        <w:rPr>
          <w:noProof/>
        </w:rPr>
        <w:t>Powers, S. P., M. A. Bishop, J. H. Grabowski, and C. H. Peterson. 2006. Distribution of the invasive bivalve Mya arenaria L. on intertidal flats of southcentral Alaska. Journal of Sea Research 55:207–216.</w:t>
      </w:r>
    </w:p>
    <w:p w14:paraId="66FE407E" w14:textId="77777777" w:rsidR="00B37649" w:rsidRPr="00B37649" w:rsidRDefault="00B37649" w:rsidP="00B37649">
      <w:pPr>
        <w:widowControl w:val="0"/>
        <w:autoSpaceDE w:val="0"/>
        <w:autoSpaceDN w:val="0"/>
        <w:adjustRightInd w:val="0"/>
        <w:ind w:left="480" w:hanging="480"/>
        <w:rPr>
          <w:noProof/>
        </w:rPr>
      </w:pPr>
      <w:r w:rsidRPr="00B37649">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42FCFCD0" w14:textId="77777777" w:rsidR="00B37649" w:rsidRPr="00B37649" w:rsidRDefault="00B37649" w:rsidP="00B37649">
      <w:pPr>
        <w:widowControl w:val="0"/>
        <w:autoSpaceDE w:val="0"/>
        <w:autoSpaceDN w:val="0"/>
        <w:adjustRightInd w:val="0"/>
        <w:ind w:left="480" w:hanging="480"/>
        <w:rPr>
          <w:noProof/>
        </w:rPr>
      </w:pPr>
      <w:r w:rsidRPr="00B37649">
        <w:rPr>
          <w:noProof/>
        </w:rPr>
        <w:t>Renaud, P. E., M. K. Sejr, B. A. Bluhm, B. Sirenko, and I. H. Ellingsen. 2015. The future of Arctic benthos: Expansion, invasion, and biodiversity. Progress in Oceanography 139:244–257.</w:t>
      </w:r>
    </w:p>
    <w:p w14:paraId="7E7B85A2" w14:textId="77777777" w:rsidR="00B37649" w:rsidRPr="00B37649" w:rsidRDefault="00B37649" w:rsidP="00B37649">
      <w:pPr>
        <w:widowControl w:val="0"/>
        <w:autoSpaceDE w:val="0"/>
        <w:autoSpaceDN w:val="0"/>
        <w:adjustRightInd w:val="0"/>
        <w:ind w:left="480" w:hanging="480"/>
        <w:rPr>
          <w:noProof/>
        </w:rPr>
      </w:pPr>
      <w:r w:rsidRPr="00B37649">
        <w:rPr>
          <w:noProof/>
        </w:rPr>
        <w:t>de Rivera, C. E., N. G. Hitchcock, S. J. Teck, B. P. Steves, A. H. Hines, and G. M. Ruiz. 2007. Larval development rate predicts range expansion of an introduced crab. Marine Biology 150:1275–1288.</w:t>
      </w:r>
    </w:p>
    <w:p w14:paraId="63C2A264" w14:textId="77777777" w:rsidR="00B37649" w:rsidRPr="00B37649" w:rsidRDefault="00B37649" w:rsidP="00B37649">
      <w:pPr>
        <w:widowControl w:val="0"/>
        <w:autoSpaceDE w:val="0"/>
        <w:autoSpaceDN w:val="0"/>
        <w:adjustRightInd w:val="0"/>
        <w:ind w:left="480" w:hanging="480"/>
        <w:rPr>
          <w:noProof/>
        </w:rPr>
      </w:pPr>
      <w:r w:rsidRPr="00B37649">
        <w:rPr>
          <w:noProof/>
        </w:rPr>
        <w:t xml:space="preserve">de Rivera, C. E., B. P. Steves, P. W. Fofonoff, A. H. Hines, and G. M. Ruiz. 2011. Potential for </w:t>
      </w:r>
      <w:r w:rsidRPr="00B37649">
        <w:rPr>
          <w:noProof/>
        </w:rPr>
        <w:lastRenderedPageBreak/>
        <w:t>high-latitude marine invasions along western North America. Diversity and Distributions 17:1198–1209.</w:t>
      </w:r>
    </w:p>
    <w:p w14:paraId="3CDCD0FC" w14:textId="77777777" w:rsidR="00B37649" w:rsidRPr="00B37649" w:rsidRDefault="00B37649" w:rsidP="00B37649">
      <w:pPr>
        <w:widowControl w:val="0"/>
        <w:autoSpaceDE w:val="0"/>
        <w:autoSpaceDN w:val="0"/>
        <w:adjustRightInd w:val="0"/>
        <w:ind w:left="480" w:hanging="480"/>
        <w:rPr>
          <w:noProof/>
        </w:rPr>
      </w:pPr>
      <w:r w:rsidRPr="00B37649">
        <w:rPr>
          <w:noProof/>
        </w:rPr>
        <w:t>Ruiz, G. M., J. T. Carlton, E. D. Grosholz, and A. H. Hines. 1997. Global invasions of marine and estuarine habitats by non-indigenous species: Mechanisms, extent, and consequences. American Zoologist 37:621–632.</w:t>
      </w:r>
    </w:p>
    <w:p w14:paraId="7E4A3AA5" w14:textId="77777777" w:rsidR="00B37649" w:rsidRPr="00B37649" w:rsidRDefault="00B37649" w:rsidP="00B37649">
      <w:pPr>
        <w:widowControl w:val="0"/>
        <w:autoSpaceDE w:val="0"/>
        <w:autoSpaceDN w:val="0"/>
        <w:adjustRightInd w:val="0"/>
        <w:ind w:left="480" w:hanging="480"/>
        <w:rPr>
          <w:noProof/>
        </w:rPr>
      </w:pPr>
      <w:r w:rsidRPr="00B37649">
        <w:rPr>
          <w:noProof/>
        </w:rPr>
        <w:t>Ruiz, G. M., P. W. Fofonoff, and J. T. Carlton. 2015. Invasion history and vector dynamics in coastal marine ecosystems: a North American perspective. Aquatic Ecosystem Health &amp; Management 18:299–311.</w:t>
      </w:r>
    </w:p>
    <w:p w14:paraId="00B8C9C0" w14:textId="77777777" w:rsidR="00B37649" w:rsidRPr="00B37649" w:rsidRDefault="00B37649" w:rsidP="00B37649">
      <w:pPr>
        <w:widowControl w:val="0"/>
        <w:autoSpaceDE w:val="0"/>
        <w:autoSpaceDN w:val="0"/>
        <w:adjustRightInd w:val="0"/>
        <w:ind w:left="480" w:hanging="480"/>
        <w:rPr>
          <w:noProof/>
        </w:rPr>
      </w:pPr>
      <w:r w:rsidRPr="00B37649">
        <w:rPr>
          <w:noProof/>
        </w:rPr>
        <w:t>Ruiz, G. M., and C. L. Hewitt. 2009. Latitudinal patterns of biological invasions in marine ecosystems: a polar perspective. Pages 347–358</w:t>
      </w:r>
      <w:r w:rsidRPr="00B37649">
        <w:rPr>
          <w:i/>
          <w:iCs/>
          <w:noProof/>
        </w:rPr>
        <w:t>in</w:t>
      </w:r>
      <w:r w:rsidRPr="00B37649">
        <w:rPr>
          <w:noProof/>
        </w:rPr>
        <w:t xml:space="preserve"> I. Krupnik, M. A. Lang, and S. E. Miller, editors.Smithsonian at the Poles: Contributions to International Polar Year Science. Smithsonian Institution Scholarly Press, Washington, DC.</w:t>
      </w:r>
    </w:p>
    <w:p w14:paraId="4C207D54" w14:textId="77777777" w:rsidR="00B37649" w:rsidRPr="00B37649" w:rsidRDefault="00B37649" w:rsidP="00B37649">
      <w:pPr>
        <w:widowControl w:val="0"/>
        <w:autoSpaceDE w:val="0"/>
        <w:autoSpaceDN w:val="0"/>
        <w:adjustRightInd w:val="0"/>
        <w:ind w:left="480" w:hanging="480"/>
        <w:rPr>
          <w:noProof/>
        </w:rPr>
      </w:pPr>
      <w:r w:rsidRPr="00B37649">
        <w:rPr>
          <w:noProof/>
        </w:rPr>
        <w:t>Saunders, M., and A. Metaxas. 2007. Temperature explains settlement patterns of the introduced bryozoan Membranipora membranacea in Nova Scotia, Canada. Marine Ecology Progress Series 344:95–106.</w:t>
      </w:r>
    </w:p>
    <w:p w14:paraId="1574CA4C" w14:textId="77777777" w:rsidR="00B37649" w:rsidRPr="00B37649" w:rsidRDefault="00B37649" w:rsidP="00B37649">
      <w:pPr>
        <w:widowControl w:val="0"/>
        <w:autoSpaceDE w:val="0"/>
        <w:autoSpaceDN w:val="0"/>
        <w:adjustRightInd w:val="0"/>
        <w:ind w:left="480" w:hanging="480"/>
        <w:rPr>
          <w:noProof/>
        </w:rPr>
      </w:pPr>
      <w:r w:rsidRPr="00B37649">
        <w:rPr>
          <w:noProof/>
        </w:rPr>
        <w:t>Sorte, C. J. B. 2014. Synergies between climate change and species invasions: Evidence from marine systems. Invasive Species and Global Climate Change:101–116.</w:t>
      </w:r>
    </w:p>
    <w:p w14:paraId="3C818F31" w14:textId="77777777" w:rsidR="00B37649" w:rsidRPr="00B37649" w:rsidRDefault="00B37649" w:rsidP="00B37649">
      <w:pPr>
        <w:widowControl w:val="0"/>
        <w:autoSpaceDE w:val="0"/>
        <w:autoSpaceDN w:val="0"/>
        <w:adjustRightInd w:val="0"/>
        <w:ind w:left="480" w:hanging="480"/>
        <w:rPr>
          <w:noProof/>
        </w:rPr>
      </w:pPr>
      <w:r w:rsidRPr="00B37649">
        <w:rPr>
          <w:noProof/>
        </w:rPr>
        <w:t>Sorte, C. J. B., S. J. Jones, and L. P. Miller. 2011. Geographic variation in temperature tolerance as an indicator of potential population responses to climate change. Journal of Experimental Marine Biology and Ecology 400:209–217.</w:t>
      </w:r>
    </w:p>
    <w:p w14:paraId="515F0C83" w14:textId="77777777" w:rsidR="00B37649" w:rsidRPr="00B37649" w:rsidRDefault="00B37649" w:rsidP="00B37649">
      <w:pPr>
        <w:widowControl w:val="0"/>
        <w:autoSpaceDE w:val="0"/>
        <w:autoSpaceDN w:val="0"/>
        <w:adjustRightInd w:val="0"/>
        <w:ind w:left="480" w:hanging="480"/>
        <w:rPr>
          <w:noProof/>
        </w:rPr>
      </w:pPr>
      <w:r w:rsidRPr="00B37649">
        <w:rPr>
          <w:noProof/>
        </w:rPr>
        <w:t xml:space="preserve">Spalding, M. D., H. E. Fox, G. R. Allen, N. Davidson, Z. A. Ferdaña, M. Finlayson, B. S. Halpern, M. A. Jorge, A. Lombana, S. A. Lourie, K. D. Martin, E. McManus, J. Molnar, C. A. Recchia, and J. Robertson. 2007. Marine ecoregions of the world: a bioregionalization of </w:t>
      </w:r>
      <w:r w:rsidRPr="00B37649">
        <w:rPr>
          <w:noProof/>
        </w:rPr>
        <w:lastRenderedPageBreak/>
        <w:t>coastal and shelf areas. BioScience 57:573–583.</w:t>
      </w:r>
    </w:p>
    <w:p w14:paraId="466FE2E5" w14:textId="77777777" w:rsidR="00B37649" w:rsidRPr="00B37649" w:rsidRDefault="00B37649" w:rsidP="00B37649">
      <w:pPr>
        <w:widowControl w:val="0"/>
        <w:autoSpaceDE w:val="0"/>
        <w:autoSpaceDN w:val="0"/>
        <w:adjustRightInd w:val="0"/>
        <w:ind w:left="480" w:hanging="480"/>
        <w:rPr>
          <w:noProof/>
        </w:rPr>
      </w:pPr>
      <w:r w:rsidRPr="00B37649">
        <w:rPr>
          <w:noProof/>
        </w:rPr>
        <w:t>Stabeno, P. J., N. A. Bond, and S. A. Salo. 2007. On the recent warming of the southeastern Bering Sea shelf. Deep-Sea Research Part II: Topical Studies in Oceanography 54:2599–2618.</w:t>
      </w:r>
    </w:p>
    <w:p w14:paraId="4D6034D8" w14:textId="77777777" w:rsidR="00B37649" w:rsidRPr="00B37649" w:rsidRDefault="00B37649" w:rsidP="00B37649">
      <w:pPr>
        <w:widowControl w:val="0"/>
        <w:autoSpaceDE w:val="0"/>
        <w:autoSpaceDN w:val="0"/>
        <w:adjustRightInd w:val="0"/>
        <w:ind w:left="480" w:hanging="480"/>
        <w:rPr>
          <w:noProof/>
        </w:rPr>
      </w:pPr>
      <w:r w:rsidRPr="00B37649">
        <w:rPr>
          <w:noProof/>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7ED83182" w14:textId="77777777" w:rsidR="00B37649" w:rsidRPr="00B37649" w:rsidRDefault="00B37649" w:rsidP="00B37649">
      <w:pPr>
        <w:widowControl w:val="0"/>
        <w:autoSpaceDE w:val="0"/>
        <w:autoSpaceDN w:val="0"/>
        <w:adjustRightInd w:val="0"/>
        <w:ind w:left="480" w:hanging="480"/>
        <w:rPr>
          <w:noProof/>
        </w:rPr>
      </w:pPr>
      <w:r w:rsidRPr="00B37649">
        <w:rPr>
          <w:noProof/>
        </w:rPr>
        <w:t>Stabeno, P. J., J. D. Schumacher, and K. Ohtani. 1999. The physical oceanography of the Bering Sea. Pages 1–28</w:t>
      </w:r>
      <w:r w:rsidRPr="00B37649">
        <w:rPr>
          <w:i/>
          <w:iCs/>
          <w:noProof/>
        </w:rPr>
        <w:t>in</w:t>
      </w:r>
      <w:r w:rsidRPr="00B37649">
        <w:rPr>
          <w:noProof/>
        </w:rPr>
        <w:t xml:space="preserve"> T. R. Loughlin and K. Ohtani, editors.Dynamics of the Bering Sea. University of Alaska Sea Grant, Fairbanks, AK.</w:t>
      </w:r>
    </w:p>
    <w:p w14:paraId="46F04FC6" w14:textId="77777777" w:rsidR="00B37649" w:rsidRPr="00B37649" w:rsidRDefault="00B37649" w:rsidP="00B37649">
      <w:pPr>
        <w:widowControl w:val="0"/>
        <w:autoSpaceDE w:val="0"/>
        <w:autoSpaceDN w:val="0"/>
        <w:adjustRightInd w:val="0"/>
        <w:ind w:left="480" w:hanging="480"/>
        <w:rPr>
          <w:noProof/>
        </w:rPr>
      </w:pPr>
      <w:r w:rsidRPr="00B37649">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0C31290A" w14:textId="77777777" w:rsidR="00B37649" w:rsidRPr="00B37649" w:rsidRDefault="00B37649" w:rsidP="00B37649">
      <w:pPr>
        <w:widowControl w:val="0"/>
        <w:autoSpaceDE w:val="0"/>
        <w:autoSpaceDN w:val="0"/>
        <w:adjustRightInd w:val="0"/>
        <w:ind w:left="480" w:hanging="480"/>
        <w:rPr>
          <w:noProof/>
        </w:rPr>
      </w:pPr>
      <w:r w:rsidRPr="00B37649">
        <w:rPr>
          <w:noProof/>
        </w:rPr>
        <w:t>Stroeve, J. C., M. C. Serreze, M. M. Holland, J. E. Kay, J. Malanik, and A. P. Barrett. 2012. The Arctic’s rapidly shrinking sea ice cover: A research synthesis. Climatic Change 110:1005–1027.</w:t>
      </w:r>
    </w:p>
    <w:p w14:paraId="55000A65" w14:textId="77777777" w:rsidR="00B37649" w:rsidRPr="00B37649" w:rsidRDefault="00B37649" w:rsidP="00B37649">
      <w:pPr>
        <w:widowControl w:val="0"/>
        <w:autoSpaceDE w:val="0"/>
        <w:autoSpaceDN w:val="0"/>
        <w:adjustRightInd w:val="0"/>
        <w:ind w:left="480" w:hanging="480"/>
        <w:rPr>
          <w:noProof/>
        </w:rPr>
      </w:pPr>
      <w:r w:rsidRPr="00B37649">
        <w:rPr>
          <w:noProof/>
        </w:rPr>
        <w:t>Turon, X., J. I. Cañete, J. Sellanes, R. M. Rocha, and S. López-Legentil. 2016. Too cold for invasions? Contrasting patterns of native and introduced ascidians in subantarctic and temperate Chile. Management of Biological Invasions 7:77–86.</w:t>
      </w:r>
    </w:p>
    <w:p w14:paraId="7D9BB382" w14:textId="77777777" w:rsidR="00B37649" w:rsidRPr="00B37649" w:rsidRDefault="00B37649" w:rsidP="00B37649">
      <w:pPr>
        <w:widowControl w:val="0"/>
        <w:autoSpaceDE w:val="0"/>
        <w:autoSpaceDN w:val="0"/>
        <w:adjustRightInd w:val="0"/>
        <w:ind w:left="480" w:hanging="480"/>
        <w:rPr>
          <w:noProof/>
        </w:rPr>
      </w:pPr>
      <w:r w:rsidRPr="00B37649">
        <w:rPr>
          <w:noProof/>
        </w:rPr>
        <w:t xml:space="preserve">Valdizan, A., P. G. Beninger, P. Decottignies, M. Chantrel, and B. Cognie. 2011. Evidence that rising coastal seawater temperatures increase reproductive output of the invasive gastropod </w:t>
      </w:r>
      <w:r w:rsidRPr="00B37649">
        <w:rPr>
          <w:noProof/>
        </w:rPr>
        <w:lastRenderedPageBreak/>
        <w:t>Crepidula fornicata. Marine Ecology Progress Series 438:153–165.</w:t>
      </w:r>
    </w:p>
    <w:p w14:paraId="594274DE" w14:textId="77777777" w:rsidR="00B37649" w:rsidRPr="00B37649" w:rsidRDefault="00B37649" w:rsidP="00B37649">
      <w:pPr>
        <w:widowControl w:val="0"/>
        <w:autoSpaceDE w:val="0"/>
        <w:autoSpaceDN w:val="0"/>
        <w:adjustRightInd w:val="0"/>
        <w:ind w:left="480" w:hanging="480"/>
        <w:rPr>
          <w:noProof/>
        </w:rPr>
      </w:pPr>
      <w:r w:rsidRPr="00B37649">
        <w:rPr>
          <w:noProof/>
        </w:rPr>
        <w:t>Verling, E., G. M. Ruiz, L. D. Smith, B. Galil, A. W. Miller, and K. R. Murphy. 2005. Supply-side invasion ecology: characterizing propagule pressure in coastal ecosystems. Proceedings of the Royal Society B: Biological Sciences 272:1249–1257.</w:t>
      </w:r>
    </w:p>
    <w:p w14:paraId="658A3F30" w14:textId="77777777" w:rsidR="00B37649" w:rsidRPr="00B37649" w:rsidRDefault="00B37649" w:rsidP="00B37649">
      <w:pPr>
        <w:widowControl w:val="0"/>
        <w:autoSpaceDE w:val="0"/>
        <w:autoSpaceDN w:val="0"/>
        <w:adjustRightInd w:val="0"/>
        <w:ind w:left="480" w:hanging="480"/>
        <w:rPr>
          <w:noProof/>
        </w:rPr>
      </w:pPr>
      <w:r w:rsidRPr="00B37649">
        <w:rPr>
          <w:noProof/>
        </w:rPr>
        <w:t>Verna, D., B. Harris, K. Holzer, and M. Minton. 2016. Ballast-borne marine invasive species: exploring the risk to coastal Alaska, USA. Management of Biological Invasions 7:199–211.</w:t>
      </w:r>
    </w:p>
    <w:p w14:paraId="03A70CC7" w14:textId="77777777" w:rsidR="00B37649" w:rsidRPr="00B37649" w:rsidRDefault="00B37649" w:rsidP="00B37649">
      <w:pPr>
        <w:widowControl w:val="0"/>
        <w:autoSpaceDE w:val="0"/>
        <w:autoSpaceDN w:val="0"/>
        <w:adjustRightInd w:val="0"/>
        <w:ind w:left="480" w:hanging="480"/>
        <w:rPr>
          <w:noProof/>
        </w:rPr>
      </w:pPr>
      <w:r w:rsidRPr="00B37649">
        <w:rPr>
          <w:noProof/>
        </w:rPr>
        <w:t>Wang, M., J. E. Overland, and N. A. Bond. 2010. Climate projections for selected large marine ecosystems. Journal of Marine Systems 79:258–266.</w:t>
      </w:r>
    </w:p>
    <w:p w14:paraId="3AA1D6D4" w14:textId="77777777" w:rsidR="00B37649" w:rsidRPr="00B37649" w:rsidRDefault="00B37649" w:rsidP="00B37649">
      <w:pPr>
        <w:widowControl w:val="0"/>
        <w:autoSpaceDE w:val="0"/>
        <w:autoSpaceDN w:val="0"/>
        <w:adjustRightInd w:val="0"/>
        <w:ind w:left="480" w:hanging="480"/>
        <w:rPr>
          <w:noProof/>
        </w:rPr>
      </w:pPr>
      <w:r w:rsidRPr="00B37649">
        <w:rPr>
          <w:noProof/>
        </w:rPr>
        <w:t>Wang, M., J. E. Overland, and P. Stabeno. 2012. Future climate of the Bering and Chukchi Seas projected by global climate models. Deep-Sea Research Part II: Topical Studies in Oceanography 65–70:46–57.</w:t>
      </w:r>
    </w:p>
    <w:p w14:paraId="6DBB671E" w14:textId="77777777" w:rsidR="00B37649" w:rsidRPr="00B37649" w:rsidRDefault="00B37649" w:rsidP="00B37649">
      <w:pPr>
        <w:widowControl w:val="0"/>
        <w:autoSpaceDE w:val="0"/>
        <w:autoSpaceDN w:val="0"/>
        <w:adjustRightInd w:val="0"/>
        <w:ind w:left="480" w:hanging="480"/>
        <w:rPr>
          <w:noProof/>
        </w:rPr>
      </w:pPr>
      <w:r w:rsidRPr="00B37649">
        <w:rPr>
          <w:noProof/>
        </w:rPr>
        <w:t>Ware, C., J. Berge, A. Jelmert, S. M. Olsen, L. Pellissier, M. Wisz, D. Kriticos, G. Semenov, S. Kwaśniewski, and I. G. Alsos. 2016. Biological introduction risks from shipping in a warming Arctic. Journal of Applied Ecology 53:340–349.</w:t>
      </w:r>
    </w:p>
    <w:p w14:paraId="496FDD83" w14:textId="77777777" w:rsidR="00B37649" w:rsidRPr="00B37649" w:rsidRDefault="00B37649" w:rsidP="00B37649">
      <w:pPr>
        <w:widowControl w:val="0"/>
        <w:autoSpaceDE w:val="0"/>
        <w:autoSpaceDN w:val="0"/>
        <w:adjustRightInd w:val="0"/>
        <w:ind w:left="480" w:hanging="480"/>
        <w:rPr>
          <w:noProof/>
        </w:rPr>
      </w:pPr>
      <w:r w:rsidRPr="00B37649">
        <w:rPr>
          <w:noProof/>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6391CEEB" w14:textId="77777777" w:rsidR="00B37649" w:rsidRPr="00B37649" w:rsidRDefault="00B37649" w:rsidP="00B37649">
      <w:pPr>
        <w:widowControl w:val="0"/>
        <w:autoSpaceDE w:val="0"/>
        <w:autoSpaceDN w:val="0"/>
        <w:adjustRightInd w:val="0"/>
        <w:ind w:left="480" w:hanging="480"/>
        <w:rPr>
          <w:noProof/>
        </w:rPr>
      </w:pPr>
      <w:r w:rsidRPr="00B37649">
        <w:rPr>
          <w:noProof/>
        </w:rPr>
        <w:t>Watson, J. T., and A. C. Haynie. 2016. Using vessel monitoring system data to identify and characterize trips made by fishing vessels in the United States North Pacific. PLoS ONE 11:1–20.</w:t>
      </w:r>
    </w:p>
    <w:p w14:paraId="6BBBEF86" w14:textId="77777777" w:rsidR="00B37649" w:rsidRPr="00B37649" w:rsidRDefault="00B37649" w:rsidP="00B37649">
      <w:pPr>
        <w:widowControl w:val="0"/>
        <w:autoSpaceDE w:val="0"/>
        <w:autoSpaceDN w:val="0"/>
        <w:adjustRightInd w:val="0"/>
        <w:ind w:left="480" w:hanging="480"/>
        <w:rPr>
          <w:noProof/>
        </w:rPr>
      </w:pPr>
      <w:r w:rsidRPr="00B37649">
        <w:rPr>
          <w:noProof/>
        </w:rPr>
        <w:t xml:space="preserve">Witte, S., C. Buschbaum, J. E. E. van Beusekom, and K. Reise. 2010. Does climatic warming explain why an introduced barnacle finally takes over after a lag of more than 50 years? </w:t>
      </w:r>
      <w:r w:rsidRPr="00B37649">
        <w:rPr>
          <w:noProof/>
        </w:rPr>
        <w:lastRenderedPageBreak/>
        <w:t>Biological Invasions 12:3579–3589.</w:t>
      </w:r>
    </w:p>
    <w:p w14:paraId="23E0E5F0" w14:textId="77777777" w:rsidR="00B37649" w:rsidRPr="00B37649" w:rsidRDefault="00B37649" w:rsidP="00B37649">
      <w:pPr>
        <w:widowControl w:val="0"/>
        <w:autoSpaceDE w:val="0"/>
        <w:autoSpaceDN w:val="0"/>
        <w:adjustRightInd w:val="0"/>
        <w:ind w:left="480" w:hanging="480"/>
        <w:rPr>
          <w:noProof/>
        </w:rPr>
      </w:pPr>
      <w:r w:rsidRPr="00B37649">
        <w:rPr>
          <w:noProof/>
        </w:rPr>
        <w:t>Wyllie-Echeverria, T., and W. S. Wooster. 1998. Year-to-year variations in Bering Sea ice cover and some consequences for fish distributions. Fisheries Oceanography 7:159–170.</w:t>
      </w:r>
    </w:p>
    <w:p w14:paraId="54B3EFE2" w14:textId="0014367C" w:rsidR="004D5A7F" w:rsidRDefault="004D5A7F" w:rsidP="00B37649">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proofErr w:type="spellStart"/>
      <w:r w:rsidRPr="00CA4945">
        <w:t>Floerl</w:t>
      </w:r>
      <w:proofErr w:type="spellEnd"/>
      <w:r w:rsidRPr="00CA4945">
        <w:t xml:space="preserve">, O., </w:t>
      </w:r>
      <w:proofErr w:type="spellStart"/>
      <w:r w:rsidRPr="00CA4945">
        <w:t>Inglis</w:t>
      </w:r>
      <w:proofErr w:type="spellEnd"/>
      <w:r w:rsidRPr="00CA4945">
        <w:t xml:space="preserve">, G.J., </w:t>
      </w:r>
      <w:proofErr w:type="spellStart"/>
      <w:r w:rsidRPr="00CA4945">
        <w:t>Dey</w:t>
      </w:r>
      <w:proofErr w:type="spellEnd"/>
      <w:r w:rsidRPr="00CA4945">
        <w:t>,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proofErr w:type="spellStart"/>
      <w:r w:rsidRPr="00CA4945">
        <w:t>Fofonoff</w:t>
      </w:r>
      <w:proofErr w:type="spellEnd"/>
      <w:r w:rsidRPr="00CA4945">
        <w:t xml:space="preserve">, P.W., G.M. Ruiz, B. </w:t>
      </w:r>
      <w:proofErr w:type="spellStart"/>
      <w:r w:rsidRPr="00CA4945">
        <w:t>Steves</w:t>
      </w:r>
      <w:proofErr w:type="spellEnd"/>
      <w:r w:rsidRPr="00CA4945">
        <w:t xml:space="preserve">, C. </w:t>
      </w:r>
      <w:proofErr w:type="spellStart"/>
      <w:r w:rsidRPr="00CA4945">
        <w:t>Simkanin</w:t>
      </w:r>
      <w:proofErr w:type="spellEnd"/>
      <w:r w:rsidRPr="00CA4945">
        <w:t>,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proofErr w:type="spellStart"/>
      <w:r w:rsidRPr="00CA4945">
        <w:rPr>
          <w:color w:val="333333"/>
          <w:highlight w:val="white"/>
        </w:rPr>
        <w:t>Gu</w:t>
      </w:r>
      <w:proofErr w:type="spellEnd"/>
      <w:r w:rsidRPr="00CA4945">
        <w:rPr>
          <w:color w:val="333333"/>
          <w:highlight w:val="white"/>
        </w:rPr>
        <w:t xml:space="preserve">, Z. (2014) </w:t>
      </w:r>
      <w:proofErr w:type="spellStart"/>
      <w:r w:rsidRPr="00CA4945">
        <w:rPr>
          <w:color w:val="333333"/>
          <w:highlight w:val="white"/>
        </w:rPr>
        <w:t>circlize</w:t>
      </w:r>
      <w:proofErr w:type="spellEnd"/>
      <w:r w:rsidRPr="00CA4945">
        <w:rPr>
          <w:color w:val="333333"/>
          <w:highlight w:val="white"/>
        </w:rPr>
        <w:t xml:space="preserv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 xml:space="preserve">Wasson, K., </w:t>
      </w:r>
      <w:proofErr w:type="spellStart"/>
      <w:r w:rsidRPr="00CA4945">
        <w:rPr>
          <w:color w:val="222222"/>
          <w:highlight w:val="white"/>
        </w:rPr>
        <w:t>Zabin</w:t>
      </w:r>
      <w:proofErr w:type="spellEnd"/>
      <w:r w:rsidRPr="00CA4945">
        <w:rPr>
          <w:color w:val="222222"/>
          <w:highlight w:val="white"/>
        </w:rPr>
        <w:t xml:space="preserve">, C.J., </w:t>
      </w:r>
      <w:proofErr w:type="spellStart"/>
      <w:r w:rsidRPr="00CA4945">
        <w:rPr>
          <w:color w:val="222222"/>
          <w:highlight w:val="white"/>
        </w:rPr>
        <w:t>Bedinger</w:t>
      </w:r>
      <w:proofErr w:type="spellEnd"/>
      <w:r w:rsidRPr="00CA4945">
        <w:rPr>
          <w:color w:val="222222"/>
          <w:highlight w:val="white"/>
        </w:rPr>
        <w:t xml:space="preserve">, L., Cristina Diaz, M., and </w:t>
      </w:r>
      <w:proofErr w:type="spellStart"/>
      <w:r w:rsidRPr="00CA4945">
        <w:rPr>
          <w:color w:val="222222"/>
          <w:highlight w:val="white"/>
        </w:rPr>
        <w:t>Pearse</w:t>
      </w:r>
      <w:proofErr w:type="spellEnd"/>
      <w:r w:rsidRPr="00CA4945">
        <w:rPr>
          <w:color w:val="222222"/>
          <w:highlight w:val="white"/>
        </w:rPr>
        <w:t>,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 xml:space="preserve">Whitehouse, A., and S. </w:t>
      </w:r>
      <w:proofErr w:type="spellStart"/>
      <w:r w:rsidRPr="00CA4945">
        <w:t>Zador</w:t>
      </w:r>
      <w:proofErr w:type="spellEnd"/>
      <w:r w:rsidRPr="00CA4945">
        <w:t xml:space="preserve">. (2016). Preliminary assessment of the Alaska Arctic. In: </w:t>
      </w:r>
      <w:proofErr w:type="spellStart"/>
      <w:r w:rsidRPr="00CA4945">
        <w:t>Zador</w:t>
      </w:r>
      <w:proofErr w:type="spellEnd"/>
      <w:r w:rsidRPr="00CA4945">
        <w:t xml:space="preserve">, S., and </w:t>
      </w:r>
      <w:proofErr w:type="spellStart"/>
      <w:r w:rsidRPr="00CA4945">
        <w:t>Siddon</w:t>
      </w:r>
      <w:proofErr w:type="spellEnd"/>
      <w:r w:rsidRPr="00CA4945">
        <w:t>, E, eds.. Ecosystem Considerations 2016: Status of the Eastern Bering Sea Marine Ecosystem, Stock Assessment and Fishery Evaluation Report, North Pacific Fishery Management Council, Anchorage, AK.</w:t>
      </w:r>
    </w:p>
    <w:p w14:paraId="39D9763B" w14:textId="77777777" w:rsidR="00723773" w:rsidRPr="00CA4945" w:rsidRDefault="00874591" w:rsidP="00CA4945">
      <w:pPr>
        <w:spacing w:line="360" w:lineRule="auto"/>
        <w:ind w:left="255" w:hanging="285"/>
        <w:contextualSpacing/>
      </w:pPr>
      <w:r w:rsidRPr="00CA4945">
        <w:lastRenderedPageBreak/>
        <w:t xml:space="preserve">Wyllie-Echeverria T, Wooster WS (1998) Year-to-year variations in Bering Sea ice cover and some consequences for fish distributions. Fish </w:t>
      </w:r>
      <w:proofErr w:type="spellStart"/>
      <w:r w:rsidRPr="00CA4945">
        <w:t>Oceanogr</w:t>
      </w:r>
      <w:proofErr w:type="spellEnd"/>
      <w:r w:rsidRPr="00CA4945">
        <w:t xml:space="preserve"> 7:159–170. </w:t>
      </w:r>
      <w:proofErr w:type="spellStart"/>
      <w:r w:rsidRPr="00CA4945">
        <w:t>doi</w:t>
      </w:r>
      <w:proofErr w:type="spellEnd"/>
      <w:r w:rsidRPr="00CA4945">
        <w:t>: 10.1046/j.1365-2419.1998.00058.x</w:t>
      </w:r>
    </w:p>
    <w:p w14:paraId="669979B1" w14:textId="77777777" w:rsidR="00723773" w:rsidRPr="00CA4945" w:rsidRDefault="00723773" w:rsidP="00CA4945">
      <w:pPr>
        <w:spacing w:line="360" w:lineRule="auto"/>
        <w:ind w:left="255" w:hanging="285"/>
        <w:contextualSpacing/>
      </w:pPr>
    </w:p>
    <w:p w14:paraId="77F37D91" w14:textId="77777777" w:rsidR="00723773" w:rsidRPr="00CA4945" w:rsidRDefault="00723773" w:rsidP="00CA4945">
      <w:pPr>
        <w:spacing w:before="200" w:line="360" w:lineRule="auto"/>
        <w:contextualSpacing/>
        <w:rPr>
          <w:b/>
          <w:color w:val="222222"/>
          <w:highlight w:val="white"/>
        </w:rPr>
      </w:pPr>
      <w:bookmarkStart w:id="125" w:name="_91zzxnwcm8d4" w:colFirst="0" w:colLast="0"/>
      <w:bookmarkEnd w:id="125"/>
    </w:p>
    <w:p w14:paraId="53252693" w14:textId="05A0AEFA" w:rsidR="00723773" w:rsidRPr="00CA4945" w:rsidRDefault="00723773" w:rsidP="00CA4945">
      <w:pPr>
        <w:spacing w:before="200" w:line="360" w:lineRule="auto"/>
        <w:contextualSpacing/>
        <w:rPr>
          <w:b/>
          <w:color w:val="222222"/>
          <w:highlight w:val="white"/>
        </w:rPr>
      </w:pPr>
    </w:p>
    <w:p w14:paraId="4A162C0F" w14:textId="77777777" w:rsidR="00FF15DD" w:rsidRDefault="00FF15DD">
      <w:pPr>
        <w:rPr>
          <w:b/>
        </w:rPr>
      </w:pPr>
      <w:r>
        <w:rPr>
          <w:b/>
        </w:rPr>
        <w:br w:type="page"/>
      </w:r>
    </w:p>
    <w:p w14:paraId="5345BBD4" w14:textId="7DA550B5" w:rsidR="00723773" w:rsidRPr="00CA4945" w:rsidRDefault="00874591" w:rsidP="00CA4945">
      <w:pPr>
        <w:spacing w:before="200" w:line="360" w:lineRule="auto"/>
        <w:contextualSpacing/>
        <w:rPr>
          <w:b/>
        </w:rPr>
      </w:pPr>
      <w:r w:rsidRPr="00A94BAC">
        <w:rPr>
          <w:b/>
          <w:highlight w:val="yellow"/>
        </w:rPr>
        <w:lastRenderedPageBreak/>
        <w:t>Figures</w:t>
      </w:r>
    </w:p>
    <w:p w14:paraId="35439978" w14:textId="77777777" w:rsidR="00723773" w:rsidRPr="00CA4945" w:rsidRDefault="00874591" w:rsidP="00CA4945">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5D6D020B" w14:textId="77777777" w:rsidR="00FF15DD" w:rsidRDefault="00FF15DD" w:rsidP="00FF15DD">
      <w:pPr>
        <w:spacing w:before="200" w:line="360" w:lineRule="auto"/>
        <w:contextualSpacing/>
        <w:rPr>
          <w:color w:val="222222"/>
          <w:highlight w:val="white"/>
        </w:rPr>
      </w:pPr>
    </w:p>
    <w:p w14:paraId="661DF4ED" w14:textId="6C8A7C57" w:rsidR="00FF15DD" w:rsidRDefault="00FF15DD" w:rsidP="00FF15DD">
      <w:pPr>
        <w:spacing w:before="200" w:line="360" w:lineRule="auto"/>
        <w:contextualSpacing/>
        <w:rPr>
          <w:color w:val="222222"/>
          <w:highlight w:val="white"/>
        </w:rPr>
      </w:pPr>
      <w:r>
        <w:rPr>
          <w:color w:val="222222"/>
          <w:highlight w:val="white"/>
        </w:rPr>
        <w:t>Figure 1: Study area map with all place names and U.S. ports.</w:t>
      </w:r>
    </w:p>
    <w:p w14:paraId="264A1D53" w14:textId="77777777" w:rsidR="00FF15DD" w:rsidRDefault="00FF15DD" w:rsidP="00FF15DD">
      <w:pPr>
        <w:spacing w:before="200" w:line="360" w:lineRule="auto"/>
        <w:contextualSpacing/>
        <w:rPr>
          <w:color w:val="222222"/>
          <w:highlight w:val="white"/>
        </w:rPr>
      </w:pPr>
    </w:p>
    <w:p w14:paraId="5E7F870E" w14:textId="37CE5537" w:rsidR="00FF15DD" w:rsidRPr="00CA4945" w:rsidRDefault="00FF15DD" w:rsidP="00FF15DD">
      <w:pPr>
        <w:spacing w:before="200" w:line="360" w:lineRule="auto"/>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Number of species with year-round habitat suitability under future (2030-2039) climate conditions, as predicted by each of the 3 ROMS models we analysed (CGCM3-t47, ECHO-G, and MIROC 3.2). Values represent the predicted change in the number of species, relative to current (2003-2012) conditions. </w:t>
      </w:r>
    </w:p>
    <w:p w14:paraId="257D99BC" w14:textId="77777777" w:rsidR="00FF15DD" w:rsidRDefault="00FF15DD" w:rsidP="00CA4945">
      <w:pPr>
        <w:spacing w:before="200" w:line="360" w:lineRule="auto"/>
        <w:contextualSpacing/>
        <w:rPr>
          <w:color w:val="38761D"/>
          <w:highlight w:val="white"/>
        </w:rPr>
      </w:pPr>
    </w:p>
    <w:p w14:paraId="39F457A8" w14:textId="23AE05B7" w:rsidR="00FF15DD" w:rsidRDefault="00FF15DD" w:rsidP="00CA4945">
      <w:pPr>
        <w:spacing w:before="200" w:line="360" w:lineRule="auto"/>
        <w:contextualSpacing/>
        <w:rPr>
          <w:color w:val="000000" w:themeColor="text1"/>
          <w:highlight w:val="white"/>
        </w:rPr>
      </w:pPr>
      <w:r w:rsidRPr="00FF15DD">
        <w:rPr>
          <w:color w:val="000000" w:themeColor="text1"/>
          <w:highlight w:val="white"/>
        </w:rPr>
        <w:t xml:space="preserve">Figure </w:t>
      </w:r>
      <w:r>
        <w:rPr>
          <w:color w:val="000000" w:themeColor="text1"/>
          <w:highlight w:val="white"/>
        </w:rPr>
        <w:t>3</w:t>
      </w:r>
      <w:r w:rsidRPr="00FF15DD">
        <w:rPr>
          <w:color w:val="000000" w:themeColor="text1"/>
          <w:highlight w:val="white"/>
        </w:rPr>
        <w:t>: Weekly temperature chart for species with no year-round survival?</w:t>
      </w:r>
    </w:p>
    <w:p w14:paraId="4FD780E5" w14:textId="77777777" w:rsidR="00FF15DD" w:rsidRDefault="00FF15DD" w:rsidP="00CA4945">
      <w:pPr>
        <w:spacing w:before="200" w:line="360" w:lineRule="auto"/>
        <w:contextualSpacing/>
        <w:rPr>
          <w:color w:val="000000" w:themeColor="text1"/>
          <w:highlight w:val="white"/>
        </w:rPr>
      </w:pPr>
    </w:p>
    <w:p w14:paraId="1978A32A" w14:textId="73EE4FA2" w:rsidR="00FF15DD" w:rsidRDefault="00FF15DD" w:rsidP="00CA4945">
      <w:pPr>
        <w:spacing w:before="200" w:line="360" w:lineRule="auto"/>
        <w:contextualSpacing/>
        <w:rPr>
          <w:color w:val="000000" w:themeColor="text1"/>
          <w:highlight w:val="white"/>
        </w:rPr>
      </w:pPr>
      <w:r>
        <w:rPr>
          <w:color w:val="000000" w:themeColor="text1"/>
          <w:highlight w:val="white"/>
        </w:rPr>
        <w:t>Figure 4. Commercial + fishing vessel chord diagrams (2 figures).</w:t>
      </w:r>
    </w:p>
    <w:p w14:paraId="17D1191B" w14:textId="77777777" w:rsidR="00FF15DD" w:rsidRDefault="00FF15DD" w:rsidP="00CA4945">
      <w:pPr>
        <w:spacing w:before="200" w:line="360" w:lineRule="auto"/>
        <w:contextualSpacing/>
        <w:rPr>
          <w:color w:val="000000" w:themeColor="text1"/>
          <w:highlight w:val="white"/>
        </w:rPr>
      </w:pPr>
    </w:p>
    <w:p w14:paraId="58118BBF" w14:textId="342AFB60" w:rsidR="00FB7E55" w:rsidRDefault="00FB7E55" w:rsidP="00CA4945">
      <w:pPr>
        <w:spacing w:before="200" w:line="360" w:lineRule="auto"/>
        <w:contextualSpacing/>
        <w:rPr>
          <w:color w:val="000000" w:themeColor="text1"/>
          <w:highlight w:val="white"/>
        </w:rPr>
      </w:pPr>
      <w:r>
        <w:rPr>
          <w:color w:val="000000" w:themeColor="text1"/>
          <w:highlight w:val="white"/>
        </w:rPr>
        <w:t>Table 1. Change in # of taxa + area</w:t>
      </w:r>
    </w:p>
    <w:p w14:paraId="4BBCF241" w14:textId="3236D89F" w:rsidR="00FF15DD" w:rsidRDefault="00FF15DD" w:rsidP="00CA4945">
      <w:pPr>
        <w:spacing w:before="200" w:line="360" w:lineRule="auto"/>
        <w:contextualSpacing/>
        <w:rPr>
          <w:color w:val="000000" w:themeColor="text1"/>
          <w:highlight w:val="white"/>
        </w:rPr>
      </w:pPr>
      <w:r>
        <w:rPr>
          <w:color w:val="000000" w:themeColor="text1"/>
          <w:highlight w:val="white"/>
        </w:rPr>
        <w:t xml:space="preserve">Table </w:t>
      </w:r>
      <w:r w:rsidR="00FB7E55">
        <w:rPr>
          <w:color w:val="000000" w:themeColor="text1"/>
          <w:highlight w:val="white"/>
        </w:rPr>
        <w:t>2</w:t>
      </w:r>
      <w:r>
        <w:rPr>
          <w:color w:val="000000" w:themeColor="text1"/>
          <w:highlight w:val="white"/>
        </w:rPr>
        <w:t>. Reproductive table</w:t>
      </w:r>
      <w:r w:rsidR="0034065B">
        <w:rPr>
          <w:color w:val="000000" w:themeColor="text1"/>
          <w:highlight w:val="white"/>
        </w:rPr>
        <w:t xml:space="preserve"> </w:t>
      </w:r>
    </w:p>
    <w:p w14:paraId="1871ED78" w14:textId="77777777" w:rsidR="00FF15DD" w:rsidRDefault="00FF15DD" w:rsidP="00CA4945">
      <w:pPr>
        <w:spacing w:before="200" w:line="360" w:lineRule="auto"/>
        <w:contextualSpacing/>
        <w:rPr>
          <w:color w:val="000000" w:themeColor="text1"/>
          <w:highlight w:val="white"/>
        </w:rPr>
      </w:pPr>
    </w:p>
    <w:p w14:paraId="65AFD28F" w14:textId="617DD5B3" w:rsidR="00FF15DD" w:rsidRDefault="00FF15DD" w:rsidP="00CA4945">
      <w:pPr>
        <w:spacing w:before="200" w:line="360" w:lineRule="auto"/>
        <w:contextualSpacing/>
        <w:rPr>
          <w:color w:val="000000" w:themeColor="text1"/>
          <w:highlight w:val="white"/>
        </w:rPr>
      </w:pPr>
      <w:r>
        <w:rPr>
          <w:color w:val="000000" w:themeColor="text1"/>
          <w:highlight w:val="white"/>
        </w:rPr>
        <w:t>Supplementary:</w:t>
      </w:r>
    </w:p>
    <w:p w14:paraId="252D9A1B" w14:textId="337C1057" w:rsidR="00FF15DD" w:rsidRDefault="00FF15DD" w:rsidP="00CA4945">
      <w:pPr>
        <w:spacing w:before="200" w:line="360" w:lineRule="auto"/>
        <w:contextualSpacing/>
        <w:rPr>
          <w:color w:val="000000" w:themeColor="text1"/>
          <w:highlight w:val="white"/>
        </w:rPr>
      </w:pPr>
      <w:r>
        <w:rPr>
          <w:color w:val="000000" w:themeColor="text1"/>
          <w:highlight w:val="white"/>
        </w:rPr>
        <w:t>-ballast water discharge?</w:t>
      </w:r>
    </w:p>
    <w:p w14:paraId="6FFA554F" w14:textId="47448D53" w:rsidR="00FB7E55" w:rsidRPr="00FF15DD" w:rsidRDefault="00FB7E55" w:rsidP="00CA4945">
      <w:pPr>
        <w:spacing w:before="200" w:line="360" w:lineRule="auto"/>
        <w:contextualSpacing/>
        <w:rPr>
          <w:color w:val="000000" w:themeColor="text1"/>
          <w:highlight w:val="white"/>
        </w:rPr>
      </w:pPr>
      <w:r>
        <w:rPr>
          <w:color w:val="000000" w:themeColor="text1"/>
          <w:highlight w:val="white"/>
        </w:rPr>
        <w:t>-weekly suitability maps?</w:t>
      </w:r>
    </w:p>
    <w:p w14:paraId="6DD3A4F1" w14:textId="77777777" w:rsidR="00FF15DD" w:rsidRDefault="00FF15DD" w:rsidP="00CA4945">
      <w:pPr>
        <w:spacing w:before="200" w:line="360" w:lineRule="auto"/>
        <w:contextualSpacing/>
        <w:rPr>
          <w:color w:val="38761D"/>
          <w:highlight w:val="white"/>
        </w:rPr>
      </w:pPr>
    </w:p>
    <w:p w14:paraId="63C8B2BB" w14:textId="77777777" w:rsidR="00FF15DD" w:rsidRDefault="00FF15DD" w:rsidP="00CA4945">
      <w:pPr>
        <w:spacing w:before="200" w:line="360" w:lineRule="auto"/>
        <w:contextualSpacing/>
        <w:rPr>
          <w:color w:val="222222"/>
          <w:highlight w:val="white"/>
        </w:rPr>
      </w:pPr>
    </w:p>
    <w:p w14:paraId="5607A84E" w14:textId="32322F74" w:rsidR="00FB7E55" w:rsidRDefault="00FF15DD" w:rsidP="00CA4945">
      <w:pPr>
        <w:spacing w:before="200" w:line="360" w:lineRule="auto"/>
        <w:contextualSpacing/>
        <w:rPr>
          <w:color w:val="222222"/>
          <w:highlight w:val="white"/>
        </w:rPr>
      </w:pPr>
      <w:r w:rsidRPr="00CA4945">
        <w:rPr>
          <w:color w:val="222222"/>
          <w:highlight w:val="white"/>
        </w:rPr>
        <w:t xml:space="preserve"> </w:t>
      </w:r>
      <w:r w:rsidR="00874591" w:rsidRPr="00CA4945">
        <w:rPr>
          <w:color w:val="222222"/>
          <w:highlight w:val="white"/>
        </w:rPr>
        <w:t>[[Maps &amp; histograms are in the Final Report Docs/Graphics Data/Habitat_Figure1 folder]]</w:t>
      </w:r>
    </w:p>
    <w:p w14:paraId="4A533E1F" w14:textId="77777777" w:rsidR="00FB7E55" w:rsidRDefault="00FB7E55">
      <w:pPr>
        <w:rPr>
          <w:color w:val="222222"/>
          <w:highlight w:val="white"/>
        </w:rPr>
      </w:pPr>
      <w:r>
        <w:rPr>
          <w:color w:val="222222"/>
          <w:highlight w:val="white"/>
        </w:rPr>
        <w:br w:type="page"/>
      </w:r>
    </w:p>
    <w:p w14:paraId="768301F3" w14:textId="77777777" w:rsidR="00FB7E55" w:rsidRPr="00CA4945" w:rsidRDefault="00FB7E55" w:rsidP="00FB7E55">
      <w:pPr>
        <w:pStyle w:val="Caption"/>
        <w:keepNext/>
        <w:pBdr>
          <w:top w:val="single" w:sz="4" w:space="1" w:color="auto"/>
        </w:pBdr>
        <w:spacing w:line="360" w:lineRule="auto"/>
        <w:contextualSpacing/>
        <w:rPr>
          <w:rFonts w:ascii="Times New Roman" w:hAnsi="Times New Roman"/>
          <w:sz w:val="24"/>
          <w:szCs w:val="24"/>
        </w:rPr>
      </w:pPr>
      <w:bookmarkStart w:id="126" w:name="_Ref495296378"/>
      <w:bookmarkStart w:id="127" w:name="_Toc498420915"/>
      <w:r w:rsidRPr="00CA4945">
        <w:rPr>
          <w:rFonts w:ascii="Times New Roman" w:hAnsi="Times New Roman"/>
          <w:sz w:val="24"/>
          <w:szCs w:val="24"/>
        </w:rPr>
        <w:lastRenderedPageBreak/>
        <w:t xml:space="preserve">Table </w:t>
      </w:r>
      <w:r w:rsidRPr="00CA4945">
        <w:rPr>
          <w:rFonts w:ascii="Times New Roman" w:hAnsi="Times New Roman"/>
          <w:sz w:val="24"/>
          <w:szCs w:val="24"/>
        </w:rPr>
        <w:fldChar w:fldCharType="begin"/>
      </w:r>
      <w:r w:rsidRPr="00CA4945">
        <w:rPr>
          <w:rFonts w:ascii="Times New Roman" w:hAnsi="Times New Roman"/>
          <w:sz w:val="24"/>
          <w:szCs w:val="24"/>
        </w:rPr>
        <w:instrText xml:space="preserve"> SEQ Table \* ARABIC </w:instrText>
      </w:r>
      <w:r w:rsidRPr="00CA4945">
        <w:rPr>
          <w:rFonts w:ascii="Times New Roman" w:hAnsi="Times New Roman"/>
          <w:sz w:val="24"/>
          <w:szCs w:val="24"/>
        </w:rPr>
        <w:fldChar w:fldCharType="separate"/>
      </w:r>
      <w:r>
        <w:rPr>
          <w:rFonts w:ascii="Times New Roman" w:hAnsi="Times New Roman"/>
          <w:noProof/>
          <w:sz w:val="24"/>
          <w:szCs w:val="24"/>
        </w:rPr>
        <w:t>1</w:t>
      </w:r>
      <w:r w:rsidRPr="00CA4945">
        <w:rPr>
          <w:rFonts w:ascii="Times New Roman" w:hAnsi="Times New Roman"/>
          <w:noProof/>
          <w:sz w:val="24"/>
          <w:szCs w:val="24"/>
        </w:rPr>
        <w:fldChar w:fldCharType="end"/>
      </w:r>
      <w:bookmarkEnd w:id="126"/>
      <w:r w:rsidRPr="00CA4945">
        <w:rPr>
          <w:rFonts w:ascii="Times New Roman" w:hAnsi="Times New Roman"/>
          <w:sz w:val="24"/>
          <w:szCs w:val="24"/>
        </w:rPr>
        <w:t>. Change in the number of species and percent area projected to have year-round suitable habitat for non-native marine species (42 assessed) between current (2003-2012) and mid-century (2030-2039).</w:t>
      </w:r>
      <w:bookmarkEnd w:id="127"/>
    </w:p>
    <w:tbl>
      <w:tblPr>
        <w:tblW w:w="7910" w:type="dxa"/>
        <w:tblLook w:val="04A0" w:firstRow="1" w:lastRow="0" w:firstColumn="1" w:lastColumn="0" w:noHBand="0" w:noVBand="1"/>
      </w:tblPr>
      <w:tblGrid>
        <w:gridCol w:w="1400"/>
        <w:gridCol w:w="1570"/>
        <w:gridCol w:w="1840"/>
        <w:gridCol w:w="1560"/>
        <w:gridCol w:w="1540"/>
      </w:tblGrid>
      <w:tr w:rsidR="00FB7E55" w:rsidRPr="00CA4945" w14:paraId="5FDE214C" w14:textId="77777777" w:rsidTr="00FF40BC">
        <w:trPr>
          <w:trHeight w:val="615"/>
        </w:trPr>
        <w:tc>
          <w:tcPr>
            <w:tcW w:w="1400" w:type="dxa"/>
            <w:tcBorders>
              <w:top w:val="single" w:sz="8" w:space="0" w:color="auto"/>
              <w:left w:val="nil"/>
              <w:bottom w:val="single" w:sz="8" w:space="0" w:color="auto"/>
              <w:right w:val="nil"/>
            </w:tcBorders>
            <w:shd w:val="clear" w:color="auto" w:fill="auto"/>
            <w:vAlign w:val="center"/>
            <w:hideMark/>
          </w:tcPr>
          <w:p w14:paraId="1AEECD8D" w14:textId="77777777" w:rsidR="00FB7E55" w:rsidRPr="00CA4945" w:rsidRDefault="00FB7E55" w:rsidP="00FF40BC">
            <w:pPr>
              <w:spacing w:line="360" w:lineRule="auto"/>
              <w:contextualSpacing/>
              <w:rPr>
                <w:b/>
                <w:bCs/>
              </w:rPr>
            </w:pPr>
            <w:r w:rsidRPr="00CA4945">
              <w:rPr>
                <w:b/>
                <w:bCs/>
              </w:rPr>
              <w:t>Model</w:t>
            </w:r>
          </w:p>
        </w:tc>
        <w:tc>
          <w:tcPr>
            <w:tcW w:w="1570" w:type="dxa"/>
            <w:tcBorders>
              <w:top w:val="single" w:sz="8" w:space="0" w:color="auto"/>
              <w:left w:val="nil"/>
              <w:bottom w:val="single" w:sz="8" w:space="0" w:color="auto"/>
              <w:right w:val="nil"/>
            </w:tcBorders>
            <w:shd w:val="clear" w:color="auto" w:fill="auto"/>
            <w:vAlign w:val="center"/>
            <w:hideMark/>
          </w:tcPr>
          <w:p w14:paraId="565060E1" w14:textId="77777777" w:rsidR="00FB7E55" w:rsidRPr="00CA4945" w:rsidRDefault="00FB7E55" w:rsidP="00FF40BC">
            <w:pPr>
              <w:spacing w:line="360" w:lineRule="auto"/>
              <w:contextualSpacing/>
              <w:jc w:val="center"/>
              <w:rPr>
                <w:b/>
                <w:bCs/>
              </w:rPr>
            </w:pPr>
            <w:r w:rsidRPr="00CA4945">
              <w:rPr>
                <w:b/>
                <w:bCs/>
              </w:rPr>
              <w:t>Current species count</w:t>
            </w:r>
          </w:p>
        </w:tc>
        <w:tc>
          <w:tcPr>
            <w:tcW w:w="1840" w:type="dxa"/>
            <w:tcBorders>
              <w:top w:val="single" w:sz="8" w:space="0" w:color="auto"/>
              <w:left w:val="nil"/>
              <w:bottom w:val="single" w:sz="8" w:space="0" w:color="auto"/>
              <w:right w:val="nil"/>
            </w:tcBorders>
            <w:shd w:val="clear" w:color="auto" w:fill="auto"/>
            <w:vAlign w:val="center"/>
            <w:hideMark/>
          </w:tcPr>
          <w:p w14:paraId="64A17C97" w14:textId="77777777" w:rsidR="00FB7E55" w:rsidRPr="00CA4945" w:rsidRDefault="00FB7E55" w:rsidP="00FF40BC">
            <w:pPr>
              <w:spacing w:line="360" w:lineRule="auto"/>
              <w:contextualSpacing/>
              <w:jc w:val="center"/>
              <w:rPr>
                <w:b/>
                <w:bCs/>
              </w:rPr>
            </w:pPr>
            <w:r w:rsidRPr="00CA4945">
              <w:rPr>
                <w:b/>
                <w:bCs/>
              </w:rPr>
              <w:t>Mid-century species count</w:t>
            </w:r>
          </w:p>
        </w:tc>
        <w:tc>
          <w:tcPr>
            <w:tcW w:w="1560" w:type="dxa"/>
            <w:tcBorders>
              <w:top w:val="single" w:sz="8" w:space="0" w:color="auto"/>
              <w:left w:val="nil"/>
              <w:bottom w:val="single" w:sz="8" w:space="0" w:color="auto"/>
              <w:right w:val="nil"/>
            </w:tcBorders>
            <w:shd w:val="clear" w:color="auto" w:fill="auto"/>
            <w:vAlign w:val="center"/>
            <w:hideMark/>
          </w:tcPr>
          <w:p w14:paraId="2235996E" w14:textId="77777777" w:rsidR="00FB7E55" w:rsidRPr="00CA4945" w:rsidRDefault="00FB7E55" w:rsidP="00FF40BC">
            <w:pPr>
              <w:spacing w:line="360" w:lineRule="auto"/>
              <w:contextualSpacing/>
              <w:jc w:val="center"/>
              <w:rPr>
                <w:b/>
                <w:bCs/>
              </w:rPr>
            </w:pPr>
            <w:r w:rsidRPr="00CA4945">
              <w:rPr>
                <w:b/>
                <w:bCs/>
              </w:rPr>
              <w:t>Habitat gained</w:t>
            </w:r>
          </w:p>
        </w:tc>
        <w:tc>
          <w:tcPr>
            <w:tcW w:w="1540" w:type="dxa"/>
            <w:tcBorders>
              <w:top w:val="single" w:sz="8" w:space="0" w:color="auto"/>
              <w:left w:val="nil"/>
              <w:bottom w:val="single" w:sz="8" w:space="0" w:color="auto"/>
              <w:right w:val="nil"/>
            </w:tcBorders>
            <w:shd w:val="clear" w:color="auto" w:fill="auto"/>
            <w:vAlign w:val="center"/>
            <w:hideMark/>
          </w:tcPr>
          <w:p w14:paraId="7D4BCC00" w14:textId="77777777" w:rsidR="00FB7E55" w:rsidRPr="00CA4945" w:rsidRDefault="00FB7E55" w:rsidP="00FF40BC">
            <w:pPr>
              <w:spacing w:line="360" w:lineRule="auto"/>
              <w:contextualSpacing/>
              <w:jc w:val="center"/>
              <w:rPr>
                <w:b/>
                <w:bCs/>
              </w:rPr>
            </w:pPr>
            <w:r w:rsidRPr="00CA4945">
              <w:rPr>
                <w:b/>
                <w:bCs/>
              </w:rPr>
              <w:t>Habitat lost</w:t>
            </w:r>
          </w:p>
        </w:tc>
      </w:tr>
      <w:tr w:rsidR="00FB7E55" w:rsidRPr="00CA4945" w14:paraId="7EA1C09F" w14:textId="77777777" w:rsidTr="00FF40BC">
        <w:trPr>
          <w:trHeight w:val="300"/>
        </w:trPr>
        <w:tc>
          <w:tcPr>
            <w:tcW w:w="1400" w:type="dxa"/>
            <w:tcBorders>
              <w:top w:val="nil"/>
              <w:left w:val="nil"/>
              <w:bottom w:val="nil"/>
              <w:right w:val="nil"/>
            </w:tcBorders>
            <w:shd w:val="clear" w:color="000000" w:fill="F2F2F2"/>
            <w:vAlign w:val="center"/>
            <w:hideMark/>
          </w:tcPr>
          <w:p w14:paraId="67B03FD7" w14:textId="77777777" w:rsidR="00FB7E55" w:rsidRPr="00CA4945" w:rsidRDefault="00FB7E55" w:rsidP="00FF40BC">
            <w:pPr>
              <w:spacing w:line="360" w:lineRule="auto"/>
              <w:contextualSpacing/>
            </w:pPr>
            <w:r w:rsidRPr="00CA4945">
              <w:t>CGCM3-t47</w:t>
            </w:r>
          </w:p>
        </w:tc>
        <w:tc>
          <w:tcPr>
            <w:tcW w:w="1570" w:type="dxa"/>
            <w:tcBorders>
              <w:top w:val="nil"/>
              <w:left w:val="nil"/>
              <w:bottom w:val="nil"/>
              <w:right w:val="nil"/>
            </w:tcBorders>
            <w:shd w:val="clear" w:color="000000" w:fill="F2F2F2"/>
            <w:vAlign w:val="center"/>
            <w:hideMark/>
          </w:tcPr>
          <w:p w14:paraId="6F8E1623" w14:textId="77777777" w:rsidR="00FB7E55" w:rsidRPr="00CA4945" w:rsidRDefault="00FB7E55" w:rsidP="00FF40BC">
            <w:pPr>
              <w:spacing w:line="360" w:lineRule="auto"/>
              <w:contextualSpacing/>
              <w:jc w:val="center"/>
            </w:pPr>
            <w:r w:rsidRPr="00CA4945">
              <w:t>35</w:t>
            </w:r>
          </w:p>
        </w:tc>
        <w:tc>
          <w:tcPr>
            <w:tcW w:w="1840" w:type="dxa"/>
            <w:tcBorders>
              <w:top w:val="nil"/>
              <w:left w:val="nil"/>
              <w:bottom w:val="nil"/>
              <w:right w:val="nil"/>
            </w:tcBorders>
            <w:shd w:val="clear" w:color="000000" w:fill="F2F2F2"/>
            <w:vAlign w:val="center"/>
            <w:hideMark/>
          </w:tcPr>
          <w:p w14:paraId="38F4204C" w14:textId="77777777" w:rsidR="00FB7E55" w:rsidRPr="00CA4945" w:rsidRDefault="00FB7E55" w:rsidP="00FF40BC">
            <w:pPr>
              <w:spacing w:line="360" w:lineRule="auto"/>
              <w:contextualSpacing/>
              <w:jc w:val="center"/>
            </w:pPr>
            <w:r w:rsidRPr="00CA4945">
              <w:t>36</w:t>
            </w:r>
          </w:p>
        </w:tc>
        <w:tc>
          <w:tcPr>
            <w:tcW w:w="1560" w:type="dxa"/>
            <w:tcBorders>
              <w:top w:val="nil"/>
              <w:left w:val="nil"/>
              <w:bottom w:val="nil"/>
              <w:right w:val="nil"/>
            </w:tcBorders>
            <w:shd w:val="clear" w:color="000000" w:fill="F2F2F2"/>
            <w:vAlign w:val="center"/>
            <w:hideMark/>
          </w:tcPr>
          <w:p w14:paraId="0887C686" w14:textId="77777777" w:rsidR="00FB7E55" w:rsidRPr="00CA4945" w:rsidRDefault="00FB7E55" w:rsidP="00FF40BC">
            <w:pPr>
              <w:spacing w:line="360" w:lineRule="auto"/>
              <w:contextualSpacing/>
              <w:jc w:val="center"/>
            </w:pPr>
            <w:r w:rsidRPr="00CA4945">
              <w:t>59.88%</w:t>
            </w:r>
          </w:p>
        </w:tc>
        <w:tc>
          <w:tcPr>
            <w:tcW w:w="1540" w:type="dxa"/>
            <w:tcBorders>
              <w:top w:val="nil"/>
              <w:left w:val="nil"/>
              <w:bottom w:val="nil"/>
              <w:right w:val="nil"/>
            </w:tcBorders>
            <w:shd w:val="clear" w:color="000000" w:fill="F2F2F2"/>
            <w:vAlign w:val="center"/>
            <w:hideMark/>
          </w:tcPr>
          <w:p w14:paraId="5BD7BE06" w14:textId="77777777" w:rsidR="00FB7E55" w:rsidRPr="00CA4945" w:rsidRDefault="00FB7E55" w:rsidP="00FF40BC">
            <w:pPr>
              <w:spacing w:line="360" w:lineRule="auto"/>
              <w:contextualSpacing/>
              <w:jc w:val="center"/>
            </w:pPr>
            <w:r w:rsidRPr="00CA4945">
              <w:t>6.70%</w:t>
            </w:r>
          </w:p>
        </w:tc>
      </w:tr>
      <w:tr w:rsidR="00FB7E55" w:rsidRPr="00CA4945" w14:paraId="4688125A" w14:textId="77777777" w:rsidTr="00FF40BC">
        <w:trPr>
          <w:trHeight w:val="300"/>
        </w:trPr>
        <w:tc>
          <w:tcPr>
            <w:tcW w:w="1400" w:type="dxa"/>
            <w:tcBorders>
              <w:top w:val="nil"/>
              <w:left w:val="nil"/>
              <w:bottom w:val="nil"/>
              <w:right w:val="nil"/>
            </w:tcBorders>
            <w:shd w:val="clear" w:color="auto" w:fill="auto"/>
            <w:vAlign w:val="center"/>
            <w:hideMark/>
          </w:tcPr>
          <w:p w14:paraId="1E6788CD" w14:textId="77777777" w:rsidR="00FB7E55" w:rsidRPr="00CA4945" w:rsidRDefault="00FB7E55" w:rsidP="00FF40BC">
            <w:pPr>
              <w:spacing w:line="360" w:lineRule="auto"/>
              <w:contextualSpacing/>
            </w:pPr>
            <w:r w:rsidRPr="00CA4945">
              <w:t>ECHO-G</w:t>
            </w:r>
          </w:p>
        </w:tc>
        <w:tc>
          <w:tcPr>
            <w:tcW w:w="1570" w:type="dxa"/>
            <w:tcBorders>
              <w:top w:val="nil"/>
              <w:left w:val="nil"/>
              <w:bottom w:val="nil"/>
              <w:right w:val="nil"/>
            </w:tcBorders>
            <w:shd w:val="clear" w:color="auto" w:fill="auto"/>
            <w:vAlign w:val="center"/>
            <w:hideMark/>
          </w:tcPr>
          <w:p w14:paraId="04F7EFD3" w14:textId="77777777" w:rsidR="00FB7E55" w:rsidRPr="00CA4945" w:rsidRDefault="00FB7E55" w:rsidP="00FF40BC">
            <w:pPr>
              <w:spacing w:line="360" w:lineRule="auto"/>
              <w:contextualSpacing/>
              <w:jc w:val="center"/>
            </w:pPr>
            <w:r w:rsidRPr="00CA4945">
              <w:t>33</w:t>
            </w:r>
          </w:p>
        </w:tc>
        <w:tc>
          <w:tcPr>
            <w:tcW w:w="1840" w:type="dxa"/>
            <w:tcBorders>
              <w:top w:val="nil"/>
              <w:left w:val="nil"/>
              <w:bottom w:val="nil"/>
              <w:right w:val="nil"/>
            </w:tcBorders>
            <w:shd w:val="clear" w:color="auto" w:fill="auto"/>
            <w:vAlign w:val="center"/>
            <w:hideMark/>
          </w:tcPr>
          <w:p w14:paraId="36B832D7" w14:textId="77777777" w:rsidR="00FB7E55" w:rsidRPr="00CA4945" w:rsidRDefault="00FB7E55" w:rsidP="00FF40BC">
            <w:pPr>
              <w:spacing w:line="360" w:lineRule="auto"/>
              <w:contextualSpacing/>
              <w:jc w:val="center"/>
            </w:pPr>
            <w:r w:rsidRPr="00CA4945">
              <w:t>33</w:t>
            </w:r>
          </w:p>
        </w:tc>
        <w:tc>
          <w:tcPr>
            <w:tcW w:w="1560" w:type="dxa"/>
            <w:tcBorders>
              <w:top w:val="nil"/>
              <w:left w:val="nil"/>
              <w:bottom w:val="nil"/>
              <w:right w:val="nil"/>
            </w:tcBorders>
            <w:shd w:val="clear" w:color="auto" w:fill="auto"/>
            <w:vAlign w:val="center"/>
            <w:hideMark/>
          </w:tcPr>
          <w:p w14:paraId="53833CFE" w14:textId="77777777" w:rsidR="00FB7E55" w:rsidRPr="00CA4945" w:rsidRDefault="00FB7E55" w:rsidP="00FF40BC">
            <w:pPr>
              <w:spacing w:line="360" w:lineRule="auto"/>
              <w:contextualSpacing/>
              <w:jc w:val="center"/>
            </w:pPr>
            <w:r w:rsidRPr="00CA4945">
              <w:t>36.78%</w:t>
            </w:r>
          </w:p>
        </w:tc>
        <w:tc>
          <w:tcPr>
            <w:tcW w:w="1540" w:type="dxa"/>
            <w:tcBorders>
              <w:top w:val="nil"/>
              <w:left w:val="nil"/>
              <w:bottom w:val="nil"/>
              <w:right w:val="nil"/>
            </w:tcBorders>
            <w:shd w:val="clear" w:color="auto" w:fill="auto"/>
            <w:vAlign w:val="center"/>
            <w:hideMark/>
          </w:tcPr>
          <w:p w14:paraId="6CC7C2C6" w14:textId="77777777" w:rsidR="00FB7E55" w:rsidRPr="00CA4945" w:rsidRDefault="00FB7E55" w:rsidP="00FF40BC">
            <w:pPr>
              <w:spacing w:line="360" w:lineRule="auto"/>
              <w:contextualSpacing/>
              <w:jc w:val="center"/>
            </w:pPr>
            <w:r w:rsidRPr="00CA4945">
              <w:t>6.17%</w:t>
            </w:r>
          </w:p>
        </w:tc>
      </w:tr>
      <w:tr w:rsidR="00FB7E55" w:rsidRPr="00CA4945" w14:paraId="775D1C19" w14:textId="77777777" w:rsidTr="00FF40BC">
        <w:trPr>
          <w:trHeight w:val="315"/>
        </w:trPr>
        <w:tc>
          <w:tcPr>
            <w:tcW w:w="1400" w:type="dxa"/>
            <w:tcBorders>
              <w:top w:val="nil"/>
              <w:left w:val="nil"/>
              <w:bottom w:val="single" w:sz="8" w:space="0" w:color="auto"/>
              <w:right w:val="nil"/>
            </w:tcBorders>
            <w:shd w:val="clear" w:color="000000" w:fill="F2F2F2"/>
            <w:vAlign w:val="center"/>
            <w:hideMark/>
          </w:tcPr>
          <w:p w14:paraId="6D34DA3D" w14:textId="77777777" w:rsidR="00FB7E55" w:rsidRPr="00CA4945" w:rsidRDefault="00FB7E55" w:rsidP="00FF40BC">
            <w:pPr>
              <w:spacing w:line="360" w:lineRule="auto"/>
              <w:contextualSpacing/>
            </w:pPr>
            <w:r w:rsidRPr="00CA4945">
              <w:t>MIROC3.2</w:t>
            </w:r>
          </w:p>
        </w:tc>
        <w:tc>
          <w:tcPr>
            <w:tcW w:w="1570" w:type="dxa"/>
            <w:tcBorders>
              <w:top w:val="nil"/>
              <w:left w:val="nil"/>
              <w:bottom w:val="single" w:sz="8" w:space="0" w:color="auto"/>
              <w:right w:val="nil"/>
            </w:tcBorders>
            <w:shd w:val="clear" w:color="000000" w:fill="F2F2F2"/>
            <w:vAlign w:val="center"/>
            <w:hideMark/>
          </w:tcPr>
          <w:p w14:paraId="1FA5444F" w14:textId="77777777" w:rsidR="00FB7E55" w:rsidRPr="00CA4945" w:rsidRDefault="00FB7E55" w:rsidP="00FF40BC">
            <w:pPr>
              <w:spacing w:line="360" w:lineRule="auto"/>
              <w:contextualSpacing/>
              <w:jc w:val="center"/>
            </w:pPr>
            <w:r w:rsidRPr="00CA4945">
              <w:t>34</w:t>
            </w:r>
          </w:p>
        </w:tc>
        <w:tc>
          <w:tcPr>
            <w:tcW w:w="1840" w:type="dxa"/>
            <w:tcBorders>
              <w:top w:val="nil"/>
              <w:left w:val="nil"/>
              <w:bottom w:val="single" w:sz="8" w:space="0" w:color="auto"/>
              <w:right w:val="nil"/>
            </w:tcBorders>
            <w:shd w:val="clear" w:color="000000" w:fill="F2F2F2"/>
            <w:vAlign w:val="center"/>
            <w:hideMark/>
          </w:tcPr>
          <w:p w14:paraId="223A3EC7" w14:textId="77777777" w:rsidR="00FB7E55" w:rsidRPr="00CA4945" w:rsidRDefault="00FB7E55" w:rsidP="00FF40BC">
            <w:pPr>
              <w:spacing w:line="360" w:lineRule="auto"/>
              <w:contextualSpacing/>
              <w:jc w:val="center"/>
            </w:pPr>
            <w:r w:rsidRPr="00CA4945">
              <w:t>35</w:t>
            </w:r>
          </w:p>
        </w:tc>
        <w:tc>
          <w:tcPr>
            <w:tcW w:w="1560" w:type="dxa"/>
            <w:tcBorders>
              <w:top w:val="nil"/>
              <w:left w:val="nil"/>
              <w:bottom w:val="single" w:sz="8" w:space="0" w:color="auto"/>
              <w:right w:val="nil"/>
            </w:tcBorders>
            <w:shd w:val="clear" w:color="000000" w:fill="F2F2F2"/>
            <w:vAlign w:val="center"/>
            <w:hideMark/>
          </w:tcPr>
          <w:p w14:paraId="2F8714FC" w14:textId="77777777" w:rsidR="00FB7E55" w:rsidRPr="00CA4945" w:rsidRDefault="00FB7E55" w:rsidP="00FF40BC">
            <w:pPr>
              <w:spacing w:line="360" w:lineRule="auto"/>
              <w:contextualSpacing/>
              <w:jc w:val="center"/>
            </w:pPr>
            <w:r w:rsidRPr="00CA4945">
              <w:t>52.52%</w:t>
            </w:r>
          </w:p>
        </w:tc>
        <w:tc>
          <w:tcPr>
            <w:tcW w:w="1540" w:type="dxa"/>
            <w:tcBorders>
              <w:top w:val="nil"/>
              <w:left w:val="nil"/>
              <w:bottom w:val="single" w:sz="8" w:space="0" w:color="auto"/>
              <w:right w:val="nil"/>
            </w:tcBorders>
            <w:shd w:val="clear" w:color="000000" w:fill="F2F2F2"/>
            <w:vAlign w:val="center"/>
            <w:hideMark/>
          </w:tcPr>
          <w:p w14:paraId="6C3CE654" w14:textId="77777777" w:rsidR="00FB7E55" w:rsidRPr="00CA4945" w:rsidRDefault="00FB7E55" w:rsidP="00FF40BC">
            <w:pPr>
              <w:spacing w:line="360" w:lineRule="auto"/>
              <w:contextualSpacing/>
              <w:jc w:val="center"/>
            </w:pPr>
            <w:r w:rsidRPr="00CA4945">
              <w:t>3.65%</w:t>
            </w:r>
          </w:p>
        </w:tc>
      </w:tr>
    </w:tbl>
    <w:p w14:paraId="189F4BF8" w14:textId="77777777" w:rsidR="00723773" w:rsidRPr="00CA4945" w:rsidRDefault="00723773" w:rsidP="00CA4945">
      <w:pPr>
        <w:spacing w:before="200" w:line="360" w:lineRule="auto"/>
        <w:contextualSpacing/>
        <w:rPr>
          <w:color w:val="222222"/>
          <w:highlight w:val="white"/>
        </w:rPr>
      </w:pPr>
    </w:p>
    <w:p w14:paraId="7ED0A1AE" w14:textId="77777777" w:rsidR="00723773" w:rsidRPr="00CA4945" w:rsidRDefault="00723773" w:rsidP="00CA4945">
      <w:pPr>
        <w:spacing w:before="200" w:line="360" w:lineRule="auto"/>
        <w:contextualSpacing/>
        <w:rPr>
          <w:color w:val="222222"/>
          <w:highlight w:val="white"/>
        </w:rPr>
      </w:pPr>
    </w:p>
    <w:p w14:paraId="24D79F40" w14:textId="3635A954" w:rsidR="009F6C39" w:rsidRPr="00CA4945" w:rsidRDefault="009F6C39" w:rsidP="00CA4945">
      <w:pPr>
        <w:spacing w:line="360" w:lineRule="auto"/>
        <w:contextualSpacing/>
        <w:rPr>
          <w:color w:val="38761D"/>
          <w:highlight w:val="white"/>
        </w:rPr>
      </w:pPr>
      <w:r w:rsidRPr="00CA4945">
        <w:rPr>
          <w:color w:val="38761D"/>
          <w:highlight w:val="white"/>
        </w:rPr>
        <w:br w:type="page"/>
      </w:r>
    </w:p>
    <w:p w14:paraId="7F437133" w14:textId="77777777" w:rsidR="009F6C39" w:rsidRPr="00CA4945" w:rsidRDefault="009F6C39" w:rsidP="00CA4945">
      <w:pPr>
        <w:pStyle w:val="Caption"/>
        <w:pBdr>
          <w:top w:val="single" w:sz="4" w:space="1" w:color="auto"/>
        </w:pBdr>
        <w:spacing w:line="360" w:lineRule="auto"/>
        <w:contextualSpacing/>
        <w:rPr>
          <w:rFonts w:ascii="Times New Roman" w:hAnsi="Times New Roman"/>
          <w:sz w:val="24"/>
          <w:szCs w:val="24"/>
        </w:rPr>
      </w:pPr>
      <w:bookmarkStart w:id="128" w:name="_Ref495296758"/>
      <w:bookmarkStart w:id="129" w:name="_Toc498420916"/>
      <w:r w:rsidRPr="00CA4945">
        <w:rPr>
          <w:rFonts w:ascii="Times New Roman" w:hAnsi="Times New Roman"/>
          <w:sz w:val="24"/>
          <w:szCs w:val="24"/>
        </w:rPr>
        <w:lastRenderedPageBreak/>
        <w:t xml:space="preserve">Table </w:t>
      </w:r>
      <w:r w:rsidR="00417A0C" w:rsidRPr="00CA4945">
        <w:rPr>
          <w:rFonts w:ascii="Times New Roman" w:hAnsi="Times New Roman"/>
          <w:sz w:val="24"/>
          <w:szCs w:val="24"/>
        </w:rPr>
        <w:fldChar w:fldCharType="begin"/>
      </w:r>
      <w:r w:rsidR="00417A0C" w:rsidRPr="00CA4945">
        <w:rPr>
          <w:rFonts w:ascii="Times New Roman" w:hAnsi="Times New Roman"/>
          <w:sz w:val="24"/>
          <w:szCs w:val="24"/>
        </w:rPr>
        <w:instrText xml:space="preserve"> SEQ Table \* ARABIC </w:instrText>
      </w:r>
      <w:r w:rsidR="00417A0C" w:rsidRPr="00CA4945">
        <w:rPr>
          <w:rFonts w:ascii="Times New Roman" w:hAnsi="Times New Roman"/>
          <w:sz w:val="24"/>
          <w:szCs w:val="24"/>
        </w:rPr>
        <w:fldChar w:fldCharType="separate"/>
      </w:r>
      <w:r w:rsidR="00FB7E55">
        <w:rPr>
          <w:rFonts w:ascii="Times New Roman" w:hAnsi="Times New Roman"/>
          <w:noProof/>
          <w:sz w:val="24"/>
          <w:szCs w:val="24"/>
        </w:rPr>
        <w:t>2</w:t>
      </w:r>
      <w:r w:rsidR="00417A0C" w:rsidRPr="00CA4945">
        <w:rPr>
          <w:rFonts w:ascii="Times New Roman" w:hAnsi="Times New Roman"/>
          <w:noProof/>
          <w:sz w:val="24"/>
          <w:szCs w:val="24"/>
        </w:rPr>
        <w:fldChar w:fldCharType="end"/>
      </w:r>
      <w:bookmarkEnd w:id="128"/>
      <w:r w:rsidRPr="00CA4945">
        <w:rPr>
          <w:rFonts w:ascii="Times New Roman" w:hAnsi="Times New Roman"/>
          <w:sz w:val="24"/>
          <w:szCs w:val="24"/>
        </w:rPr>
        <w:t xml:space="preserve">. </w:t>
      </w:r>
      <w:r w:rsidRPr="00CA4945">
        <w:rPr>
          <w:rFonts w:ascii="Times New Roman" w:hAnsi="Times New Roman"/>
          <w:sz w:val="24"/>
          <w:szCs w:val="24"/>
          <w:shd w:val="clear" w:color="auto" w:fill="FFFFFF"/>
        </w:rPr>
        <w:t xml:space="preserve">Average number of weeks </w:t>
      </w:r>
      <w:r w:rsidRPr="00CA4945">
        <w:rPr>
          <w:rFonts w:ascii="Times New Roman" w:hAnsi="Times New Roman"/>
          <w:sz w:val="24"/>
          <w:szCs w:val="24"/>
        </w:rPr>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w:t>
      </w:r>
      <w:bookmarkEnd w:id="129"/>
      <w:r w:rsidRPr="00CA4945">
        <w:rPr>
          <w:rFonts w:ascii="Times New Roman" w:hAnsi="Times New Roman"/>
          <w:sz w:val="24"/>
          <w:szCs w:val="24"/>
        </w:rPr>
        <w:t xml:space="preserve"> Maximum projected temperature values for the Bering Sea, up to 40m depth, are listed.</w:t>
      </w: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272"/>
        <w:gridCol w:w="1623"/>
        <w:gridCol w:w="2095"/>
        <w:gridCol w:w="1235"/>
        <w:gridCol w:w="1440"/>
      </w:tblGrid>
      <w:tr w:rsidR="009F6C39" w:rsidRPr="00CA4945" w14:paraId="0FAE672F" w14:textId="77777777" w:rsidTr="00AF4943">
        <w:trPr>
          <w:trHeight w:val="337"/>
        </w:trPr>
        <w:tc>
          <w:tcPr>
            <w:tcW w:w="1272" w:type="dxa"/>
            <w:tcBorders>
              <w:top w:val="single" w:sz="4" w:space="0" w:color="auto"/>
              <w:bottom w:val="single" w:sz="4" w:space="0" w:color="auto"/>
            </w:tcBorders>
            <w:vAlign w:val="center"/>
          </w:tcPr>
          <w:p w14:paraId="595ABA7F" w14:textId="77777777" w:rsidR="009F6C39" w:rsidRPr="00CA4945" w:rsidRDefault="009F6C39" w:rsidP="00CA4945">
            <w:pPr>
              <w:pStyle w:val="NormalWeb"/>
              <w:spacing w:before="0" w:beforeAutospacing="0" w:after="0" w:afterAutospacing="0" w:line="360" w:lineRule="auto"/>
              <w:ind w:left="75"/>
              <w:contextualSpacing/>
              <w:jc w:val="center"/>
              <w:rPr>
                <w:b/>
                <w:color w:val="000000"/>
              </w:rPr>
            </w:pPr>
            <w:r w:rsidRPr="00CA4945">
              <w:rPr>
                <w:b/>
                <w:color w:val="000000"/>
              </w:rPr>
              <w:t>Study Period</w:t>
            </w:r>
          </w:p>
        </w:tc>
        <w:tc>
          <w:tcPr>
            <w:tcW w:w="1623" w:type="dxa"/>
            <w:tcBorders>
              <w:top w:val="single" w:sz="4" w:space="0" w:color="auto"/>
              <w:bottom w:val="single" w:sz="4" w:space="0" w:color="auto"/>
            </w:tcBorders>
            <w:tcMar>
              <w:top w:w="100" w:type="dxa"/>
              <w:left w:w="100" w:type="dxa"/>
              <w:bottom w:w="100" w:type="dxa"/>
              <w:right w:w="100" w:type="dxa"/>
            </w:tcMar>
            <w:vAlign w:val="center"/>
            <w:hideMark/>
          </w:tcPr>
          <w:p w14:paraId="08B1757A" w14:textId="77777777" w:rsidR="009F6C39" w:rsidRPr="00CA4945" w:rsidRDefault="009F6C39" w:rsidP="00CA4945">
            <w:pPr>
              <w:pStyle w:val="NormalWeb"/>
              <w:spacing w:before="0" w:beforeAutospacing="0" w:after="0" w:afterAutospacing="0" w:line="360" w:lineRule="auto"/>
              <w:contextualSpacing/>
              <w:jc w:val="center"/>
              <w:rPr>
                <w:b/>
              </w:rPr>
            </w:pPr>
            <w:r w:rsidRPr="00CA4945">
              <w:rPr>
                <w:b/>
                <w:color w:val="000000"/>
              </w:rPr>
              <w:t>Model</w:t>
            </w:r>
          </w:p>
        </w:tc>
        <w:tc>
          <w:tcPr>
            <w:tcW w:w="2095" w:type="dxa"/>
            <w:tcBorders>
              <w:top w:val="single" w:sz="4" w:space="0" w:color="auto"/>
              <w:bottom w:val="single" w:sz="4" w:space="0" w:color="auto"/>
            </w:tcBorders>
            <w:tcMar>
              <w:top w:w="100" w:type="dxa"/>
              <w:left w:w="100" w:type="dxa"/>
              <w:bottom w:w="100" w:type="dxa"/>
              <w:right w:w="100" w:type="dxa"/>
            </w:tcMar>
            <w:vAlign w:val="center"/>
            <w:hideMark/>
          </w:tcPr>
          <w:p w14:paraId="1AF48CE9" w14:textId="77777777" w:rsidR="009F6C39" w:rsidRPr="00CA4945" w:rsidRDefault="009F6C39" w:rsidP="00CA4945">
            <w:pPr>
              <w:pStyle w:val="NormalWeb"/>
              <w:spacing w:before="0" w:beforeAutospacing="0" w:after="0" w:afterAutospacing="0" w:line="360" w:lineRule="auto"/>
              <w:contextualSpacing/>
              <w:rPr>
                <w:b/>
              </w:rPr>
            </w:pPr>
            <w:r w:rsidRPr="00CA4945">
              <w:rPr>
                <w:b/>
                <w:color w:val="000000"/>
              </w:rPr>
              <w:t xml:space="preserve">Consecutive weeks </w:t>
            </w:r>
            <w:r w:rsidRPr="00CA4945">
              <w:rPr>
                <w:color w:val="000000"/>
              </w:rPr>
              <w:t>(mean ± SD)</w:t>
            </w:r>
          </w:p>
        </w:tc>
        <w:tc>
          <w:tcPr>
            <w:tcW w:w="1235" w:type="dxa"/>
            <w:tcBorders>
              <w:top w:val="single" w:sz="4" w:space="0" w:color="auto"/>
              <w:bottom w:val="single" w:sz="4" w:space="0" w:color="auto"/>
            </w:tcBorders>
            <w:tcMar>
              <w:top w:w="100" w:type="dxa"/>
              <w:left w:w="100" w:type="dxa"/>
              <w:bottom w:w="100" w:type="dxa"/>
              <w:right w:w="100" w:type="dxa"/>
            </w:tcMar>
            <w:vAlign w:val="center"/>
            <w:hideMark/>
          </w:tcPr>
          <w:p w14:paraId="32CE73FA" w14:textId="77777777" w:rsidR="009F6C39" w:rsidRPr="00CA4945" w:rsidRDefault="009F6C39" w:rsidP="00CA4945">
            <w:pPr>
              <w:pStyle w:val="NormalWeb"/>
              <w:spacing w:before="0" w:beforeAutospacing="0" w:after="0" w:afterAutospacing="0" w:line="360" w:lineRule="auto"/>
              <w:contextualSpacing/>
              <w:jc w:val="center"/>
              <w:rPr>
                <w:b/>
              </w:rPr>
            </w:pPr>
            <w:r w:rsidRPr="00CA4945">
              <w:rPr>
                <w:b/>
                <w:color w:val="000000"/>
              </w:rPr>
              <w:t>Number of species</w:t>
            </w:r>
          </w:p>
        </w:tc>
        <w:tc>
          <w:tcPr>
            <w:tcW w:w="1440" w:type="dxa"/>
            <w:tcBorders>
              <w:top w:val="single" w:sz="4" w:space="0" w:color="auto"/>
              <w:bottom w:val="single" w:sz="4" w:space="0" w:color="auto"/>
            </w:tcBorders>
          </w:tcPr>
          <w:p w14:paraId="3544138A" w14:textId="77777777" w:rsidR="009F6C39" w:rsidRPr="00CA4945" w:rsidRDefault="009F6C39" w:rsidP="00CA4945">
            <w:pPr>
              <w:pStyle w:val="NormalWeb"/>
              <w:spacing w:before="0" w:beforeAutospacing="0" w:after="0" w:afterAutospacing="0" w:line="360" w:lineRule="auto"/>
              <w:contextualSpacing/>
              <w:jc w:val="center"/>
              <w:rPr>
                <w:b/>
                <w:color w:val="000000"/>
              </w:rPr>
            </w:pPr>
            <w:r w:rsidRPr="00CA4945">
              <w:rPr>
                <w:b/>
                <w:color w:val="000000"/>
              </w:rPr>
              <w:t xml:space="preserve">Maximum temperature </w:t>
            </w:r>
            <w:r w:rsidRPr="00CA4945">
              <w:rPr>
                <w:color w:val="000000"/>
              </w:rPr>
              <w:t>(°C)</w:t>
            </w:r>
          </w:p>
        </w:tc>
      </w:tr>
      <w:tr w:rsidR="009F6C39" w:rsidRPr="00CA4945" w14:paraId="569FDED4" w14:textId="77777777" w:rsidTr="00AF4943">
        <w:trPr>
          <w:trHeight w:val="250"/>
        </w:trPr>
        <w:tc>
          <w:tcPr>
            <w:tcW w:w="1272" w:type="dxa"/>
            <w:vMerge w:val="restart"/>
            <w:tcBorders>
              <w:top w:val="single" w:sz="4" w:space="0" w:color="auto"/>
              <w:bottom w:val="nil"/>
            </w:tcBorders>
            <w:shd w:val="clear" w:color="auto" w:fill="auto"/>
            <w:vAlign w:val="center"/>
          </w:tcPr>
          <w:p w14:paraId="30B92594"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Current</w:t>
            </w:r>
          </w:p>
          <w:p w14:paraId="49E37EC0"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2003-2013)</w:t>
            </w:r>
          </w:p>
        </w:tc>
        <w:tc>
          <w:tcPr>
            <w:tcW w:w="1623"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7825960" w14:textId="77777777" w:rsidR="009F6C39" w:rsidRPr="00CA4945" w:rsidRDefault="009F6C39" w:rsidP="00CA4945">
            <w:pPr>
              <w:pStyle w:val="NormalWeb"/>
              <w:spacing w:before="0" w:beforeAutospacing="0" w:after="0" w:afterAutospacing="0" w:line="360" w:lineRule="auto"/>
              <w:contextualSpacing/>
            </w:pPr>
            <w:r w:rsidRPr="00CA4945">
              <w:rPr>
                <w:color w:val="000000"/>
              </w:rPr>
              <w:t>CGCM3-t47</w:t>
            </w:r>
          </w:p>
        </w:tc>
        <w:tc>
          <w:tcPr>
            <w:tcW w:w="2095"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EAB989C" w14:textId="77777777" w:rsidR="009F6C39" w:rsidRPr="00CA4945" w:rsidRDefault="009F6C39" w:rsidP="00CA4945">
            <w:pPr>
              <w:pStyle w:val="NormalWeb"/>
              <w:spacing w:before="0" w:beforeAutospacing="0" w:after="0" w:afterAutospacing="0" w:line="360" w:lineRule="auto"/>
              <w:contextualSpacing/>
            </w:pPr>
            <w:r w:rsidRPr="00CA4945">
              <w:rPr>
                <w:color w:val="000000"/>
              </w:rPr>
              <w:t>9.19 ± 8.19</w:t>
            </w:r>
          </w:p>
        </w:tc>
        <w:tc>
          <w:tcPr>
            <w:tcW w:w="1235"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80A5F41"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1</w:t>
            </w:r>
          </w:p>
        </w:tc>
        <w:tc>
          <w:tcPr>
            <w:tcW w:w="1440" w:type="dxa"/>
            <w:tcBorders>
              <w:top w:val="single" w:sz="4" w:space="0" w:color="auto"/>
              <w:bottom w:val="nil"/>
            </w:tcBorders>
            <w:shd w:val="clear" w:color="auto" w:fill="F2F2F2" w:themeFill="background1" w:themeFillShade="F2"/>
          </w:tcPr>
          <w:p w14:paraId="00F51E81"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26</w:t>
            </w:r>
          </w:p>
        </w:tc>
      </w:tr>
      <w:tr w:rsidR="009F6C39" w:rsidRPr="00CA4945" w14:paraId="2AA4563A" w14:textId="77777777" w:rsidTr="00AF4943">
        <w:trPr>
          <w:trHeight w:val="233"/>
        </w:trPr>
        <w:tc>
          <w:tcPr>
            <w:tcW w:w="1272" w:type="dxa"/>
            <w:vMerge/>
            <w:tcBorders>
              <w:top w:val="nil"/>
              <w:bottom w:val="nil"/>
            </w:tcBorders>
            <w:shd w:val="clear" w:color="auto" w:fill="auto"/>
            <w:vAlign w:val="center"/>
          </w:tcPr>
          <w:p w14:paraId="4E344C0C" w14:textId="77777777" w:rsidR="009F6C39" w:rsidRPr="00CA4945" w:rsidRDefault="009F6C39" w:rsidP="00CA4945">
            <w:pPr>
              <w:pStyle w:val="NormalWeb"/>
              <w:spacing w:before="0" w:beforeAutospacing="0" w:after="0" w:afterAutospacing="0" w:line="360" w:lineRule="auto"/>
              <w:contextualSpacing/>
              <w:jc w:val="center"/>
              <w:rPr>
                <w:color w:val="000000"/>
              </w:rPr>
            </w:pPr>
          </w:p>
        </w:tc>
        <w:tc>
          <w:tcPr>
            <w:tcW w:w="1623" w:type="dxa"/>
            <w:tcBorders>
              <w:top w:val="nil"/>
              <w:bottom w:val="nil"/>
            </w:tcBorders>
            <w:tcMar>
              <w:top w:w="100" w:type="dxa"/>
              <w:left w:w="100" w:type="dxa"/>
              <w:bottom w:w="100" w:type="dxa"/>
              <w:right w:w="100" w:type="dxa"/>
            </w:tcMar>
            <w:hideMark/>
          </w:tcPr>
          <w:p w14:paraId="47565647" w14:textId="77777777" w:rsidR="009F6C39" w:rsidRPr="00CA4945" w:rsidRDefault="009F6C39" w:rsidP="00CA4945">
            <w:pPr>
              <w:pStyle w:val="NormalWeb"/>
              <w:spacing w:before="0" w:beforeAutospacing="0" w:after="0" w:afterAutospacing="0" w:line="360" w:lineRule="auto"/>
              <w:contextualSpacing/>
            </w:pPr>
            <w:r w:rsidRPr="00CA4945">
              <w:rPr>
                <w:color w:val="000000"/>
              </w:rPr>
              <w:t>ECHO-G</w:t>
            </w:r>
          </w:p>
        </w:tc>
        <w:tc>
          <w:tcPr>
            <w:tcW w:w="2095" w:type="dxa"/>
            <w:tcBorders>
              <w:top w:val="nil"/>
              <w:bottom w:val="nil"/>
            </w:tcBorders>
            <w:tcMar>
              <w:top w:w="100" w:type="dxa"/>
              <w:left w:w="100" w:type="dxa"/>
              <w:bottom w:w="100" w:type="dxa"/>
              <w:right w:w="100" w:type="dxa"/>
            </w:tcMar>
            <w:hideMark/>
          </w:tcPr>
          <w:p w14:paraId="5638CD8A" w14:textId="77777777" w:rsidR="009F6C39" w:rsidRPr="00CA4945" w:rsidRDefault="009F6C39" w:rsidP="00CA4945">
            <w:pPr>
              <w:pStyle w:val="NormalWeb"/>
              <w:spacing w:before="0" w:beforeAutospacing="0" w:after="0" w:afterAutospacing="0" w:line="360" w:lineRule="auto"/>
              <w:contextualSpacing/>
            </w:pPr>
            <w:r w:rsidRPr="00CA4945">
              <w:rPr>
                <w:color w:val="000000"/>
              </w:rPr>
              <w:t>5.60 ± 6.90</w:t>
            </w:r>
          </w:p>
        </w:tc>
        <w:tc>
          <w:tcPr>
            <w:tcW w:w="1235" w:type="dxa"/>
            <w:tcBorders>
              <w:top w:val="nil"/>
              <w:bottom w:val="nil"/>
            </w:tcBorders>
            <w:tcMar>
              <w:top w:w="100" w:type="dxa"/>
              <w:left w:w="100" w:type="dxa"/>
              <w:bottom w:w="100" w:type="dxa"/>
              <w:right w:w="100" w:type="dxa"/>
            </w:tcMar>
            <w:hideMark/>
          </w:tcPr>
          <w:p w14:paraId="5C32089D"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2</w:t>
            </w:r>
          </w:p>
        </w:tc>
        <w:tc>
          <w:tcPr>
            <w:tcW w:w="1440" w:type="dxa"/>
            <w:tcBorders>
              <w:top w:val="nil"/>
              <w:bottom w:val="nil"/>
            </w:tcBorders>
          </w:tcPr>
          <w:p w14:paraId="068154F1"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95</w:t>
            </w:r>
          </w:p>
        </w:tc>
      </w:tr>
      <w:tr w:rsidR="009F6C39" w:rsidRPr="00CA4945" w14:paraId="5030589A" w14:textId="77777777" w:rsidTr="00AF4943">
        <w:trPr>
          <w:trHeight w:val="215"/>
        </w:trPr>
        <w:tc>
          <w:tcPr>
            <w:tcW w:w="1272" w:type="dxa"/>
            <w:vMerge/>
            <w:tcBorders>
              <w:top w:val="nil"/>
              <w:bottom w:val="single" w:sz="4" w:space="0" w:color="auto"/>
            </w:tcBorders>
            <w:shd w:val="clear" w:color="auto" w:fill="auto"/>
            <w:vAlign w:val="center"/>
          </w:tcPr>
          <w:p w14:paraId="7D8CBD24" w14:textId="77777777" w:rsidR="009F6C39" w:rsidRPr="00CA4945" w:rsidRDefault="009F6C39" w:rsidP="00CA4945">
            <w:pPr>
              <w:pStyle w:val="NormalWeb"/>
              <w:spacing w:before="0" w:beforeAutospacing="0" w:after="0" w:afterAutospacing="0" w:line="360" w:lineRule="auto"/>
              <w:contextualSpacing/>
              <w:jc w:val="center"/>
              <w:rPr>
                <w:color w:val="000000"/>
              </w:rPr>
            </w:pPr>
          </w:p>
        </w:tc>
        <w:tc>
          <w:tcPr>
            <w:tcW w:w="1623"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B4118A0" w14:textId="77777777" w:rsidR="009F6C39" w:rsidRPr="00CA4945" w:rsidRDefault="009F6C39" w:rsidP="00CA4945">
            <w:pPr>
              <w:pStyle w:val="NormalWeb"/>
              <w:spacing w:before="0" w:beforeAutospacing="0" w:after="0" w:afterAutospacing="0" w:line="360" w:lineRule="auto"/>
              <w:contextualSpacing/>
            </w:pPr>
            <w:r w:rsidRPr="00CA4945">
              <w:rPr>
                <w:color w:val="000000"/>
              </w:rPr>
              <w:t>MIROC3.2</w:t>
            </w:r>
          </w:p>
        </w:tc>
        <w:tc>
          <w:tcPr>
            <w:tcW w:w="2095"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B5A600F" w14:textId="77777777" w:rsidR="009F6C39" w:rsidRPr="00CA4945" w:rsidRDefault="009F6C39" w:rsidP="00CA4945">
            <w:pPr>
              <w:pStyle w:val="NormalWeb"/>
              <w:spacing w:before="0" w:beforeAutospacing="0" w:after="0" w:afterAutospacing="0" w:line="360" w:lineRule="auto"/>
              <w:contextualSpacing/>
            </w:pPr>
            <w:r w:rsidRPr="00CA4945">
              <w:rPr>
                <w:color w:val="000000"/>
              </w:rPr>
              <w:t>6.72 ± 6.36</w:t>
            </w:r>
          </w:p>
        </w:tc>
        <w:tc>
          <w:tcPr>
            <w:tcW w:w="1235"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4523E030"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0</w:t>
            </w:r>
          </w:p>
        </w:tc>
        <w:tc>
          <w:tcPr>
            <w:tcW w:w="1440" w:type="dxa"/>
            <w:tcBorders>
              <w:top w:val="nil"/>
              <w:bottom w:val="single" w:sz="4" w:space="0" w:color="auto"/>
            </w:tcBorders>
            <w:shd w:val="clear" w:color="auto" w:fill="F2F2F2" w:themeFill="background1" w:themeFillShade="F2"/>
          </w:tcPr>
          <w:p w14:paraId="0C5C68E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28</w:t>
            </w:r>
          </w:p>
        </w:tc>
      </w:tr>
      <w:tr w:rsidR="009F6C39" w:rsidRPr="00CA4945" w14:paraId="07C06A8D" w14:textId="77777777" w:rsidTr="00AF4943">
        <w:trPr>
          <w:trHeight w:val="277"/>
        </w:trPr>
        <w:tc>
          <w:tcPr>
            <w:tcW w:w="1272" w:type="dxa"/>
            <w:vMerge w:val="restart"/>
            <w:tcBorders>
              <w:top w:val="single" w:sz="4" w:space="0" w:color="auto"/>
              <w:bottom w:val="nil"/>
            </w:tcBorders>
            <w:vAlign w:val="center"/>
          </w:tcPr>
          <w:p w14:paraId="69C3F61E"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Future</w:t>
            </w:r>
          </w:p>
          <w:p w14:paraId="1DC5C580"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030-2039)</w:t>
            </w:r>
          </w:p>
        </w:tc>
        <w:tc>
          <w:tcPr>
            <w:tcW w:w="1623" w:type="dxa"/>
            <w:tcBorders>
              <w:top w:val="single" w:sz="4" w:space="0" w:color="auto"/>
              <w:bottom w:val="nil"/>
            </w:tcBorders>
            <w:tcMar>
              <w:top w:w="100" w:type="dxa"/>
              <w:left w:w="100" w:type="dxa"/>
              <w:bottom w:w="100" w:type="dxa"/>
              <w:right w:w="100" w:type="dxa"/>
            </w:tcMar>
            <w:hideMark/>
          </w:tcPr>
          <w:p w14:paraId="473688DB" w14:textId="77777777" w:rsidR="009F6C39" w:rsidRPr="00CA4945" w:rsidRDefault="009F6C39" w:rsidP="00CA4945">
            <w:pPr>
              <w:pStyle w:val="NormalWeb"/>
              <w:spacing w:before="0" w:beforeAutospacing="0" w:after="0" w:afterAutospacing="0" w:line="360" w:lineRule="auto"/>
              <w:contextualSpacing/>
            </w:pPr>
            <w:r w:rsidRPr="00CA4945">
              <w:rPr>
                <w:color w:val="000000"/>
              </w:rPr>
              <w:t>CGCM3-t47</w:t>
            </w:r>
          </w:p>
        </w:tc>
        <w:tc>
          <w:tcPr>
            <w:tcW w:w="2095" w:type="dxa"/>
            <w:tcBorders>
              <w:top w:val="single" w:sz="4" w:space="0" w:color="auto"/>
              <w:bottom w:val="nil"/>
            </w:tcBorders>
            <w:tcMar>
              <w:top w:w="100" w:type="dxa"/>
              <w:left w:w="100" w:type="dxa"/>
              <w:bottom w:w="100" w:type="dxa"/>
              <w:right w:w="100" w:type="dxa"/>
            </w:tcMar>
            <w:hideMark/>
          </w:tcPr>
          <w:p w14:paraId="122D0CBB" w14:textId="77777777" w:rsidR="009F6C39" w:rsidRPr="00CA4945" w:rsidRDefault="009F6C39" w:rsidP="00CA4945">
            <w:pPr>
              <w:pStyle w:val="NormalWeb"/>
              <w:spacing w:before="0" w:beforeAutospacing="0" w:after="0" w:afterAutospacing="0" w:line="360" w:lineRule="auto"/>
              <w:contextualSpacing/>
            </w:pPr>
            <w:r w:rsidRPr="00CA4945">
              <w:rPr>
                <w:color w:val="000000"/>
              </w:rPr>
              <w:t>9.40 ± 9.31</w:t>
            </w:r>
          </w:p>
        </w:tc>
        <w:tc>
          <w:tcPr>
            <w:tcW w:w="1235" w:type="dxa"/>
            <w:tcBorders>
              <w:top w:val="single" w:sz="4" w:space="0" w:color="auto"/>
              <w:bottom w:val="nil"/>
            </w:tcBorders>
            <w:tcMar>
              <w:top w:w="100" w:type="dxa"/>
              <w:left w:w="100" w:type="dxa"/>
              <w:bottom w:w="100" w:type="dxa"/>
              <w:right w:w="100" w:type="dxa"/>
            </w:tcMar>
            <w:hideMark/>
          </w:tcPr>
          <w:p w14:paraId="654E2D3C"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3</w:t>
            </w:r>
          </w:p>
        </w:tc>
        <w:tc>
          <w:tcPr>
            <w:tcW w:w="1440" w:type="dxa"/>
            <w:tcBorders>
              <w:top w:val="single" w:sz="4" w:space="0" w:color="auto"/>
              <w:bottom w:val="nil"/>
            </w:tcBorders>
          </w:tcPr>
          <w:p w14:paraId="032A45B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64</w:t>
            </w:r>
          </w:p>
        </w:tc>
      </w:tr>
      <w:tr w:rsidR="009F6C39" w:rsidRPr="00CA4945" w14:paraId="198774DD" w14:textId="77777777" w:rsidTr="00AF4943">
        <w:trPr>
          <w:trHeight w:val="242"/>
        </w:trPr>
        <w:tc>
          <w:tcPr>
            <w:tcW w:w="1272" w:type="dxa"/>
            <w:vMerge/>
            <w:tcBorders>
              <w:top w:val="nil"/>
              <w:bottom w:val="nil"/>
            </w:tcBorders>
          </w:tcPr>
          <w:p w14:paraId="7BC44F21" w14:textId="77777777" w:rsidR="009F6C39" w:rsidRPr="00CA4945" w:rsidRDefault="009F6C39" w:rsidP="00CA4945">
            <w:pPr>
              <w:pStyle w:val="NormalWeb"/>
              <w:spacing w:before="0" w:beforeAutospacing="0" w:after="0" w:afterAutospacing="0" w:line="360" w:lineRule="auto"/>
              <w:contextualSpacing/>
              <w:rPr>
                <w:color w:val="000000"/>
              </w:rPr>
            </w:pPr>
          </w:p>
        </w:tc>
        <w:tc>
          <w:tcPr>
            <w:tcW w:w="1623" w:type="dxa"/>
            <w:tcBorders>
              <w:top w:val="nil"/>
              <w:bottom w:val="nil"/>
            </w:tcBorders>
            <w:shd w:val="clear" w:color="auto" w:fill="F2F2F2" w:themeFill="background1" w:themeFillShade="F2"/>
            <w:tcMar>
              <w:top w:w="100" w:type="dxa"/>
              <w:left w:w="100" w:type="dxa"/>
              <w:bottom w:w="100" w:type="dxa"/>
              <w:right w:w="100" w:type="dxa"/>
            </w:tcMar>
            <w:hideMark/>
          </w:tcPr>
          <w:p w14:paraId="351CA6C1" w14:textId="77777777" w:rsidR="009F6C39" w:rsidRPr="00CA4945" w:rsidRDefault="009F6C39" w:rsidP="00CA4945">
            <w:pPr>
              <w:pStyle w:val="NormalWeb"/>
              <w:spacing w:before="0" w:beforeAutospacing="0" w:after="0" w:afterAutospacing="0" w:line="360" w:lineRule="auto"/>
              <w:contextualSpacing/>
            </w:pPr>
            <w:r w:rsidRPr="00CA4945">
              <w:rPr>
                <w:color w:val="000000"/>
              </w:rPr>
              <w:t>ECHO-G</w:t>
            </w:r>
          </w:p>
        </w:tc>
        <w:tc>
          <w:tcPr>
            <w:tcW w:w="2095" w:type="dxa"/>
            <w:tcBorders>
              <w:top w:val="nil"/>
              <w:bottom w:val="nil"/>
            </w:tcBorders>
            <w:shd w:val="clear" w:color="auto" w:fill="F2F2F2" w:themeFill="background1" w:themeFillShade="F2"/>
            <w:tcMar>
              <w:top w:w="100" w:type="dxa"/>
              <w:left w:w="100" w:type="dxa"/>
              <w:bottom w:w="100" w:type="dxa"/>
              <w:right w:w="100" w:type="dxa"/>
            </w:tcMar>
            <w:hideMark/>
          </w:tcPr>
          <w:p w14:paraId="27361BE6" w14:textId="77777777" w:rsidR="009F6C39" w:rsidRPr="00CA4945" w:rsidRDefault="009F6C39" w:rsidP="00CA4945">
            <w:pPr>
              <w:pStyle w:val="NormalWeb"/>
              <w:spacing w:before="0" w:beforeAutospacing="0" w:after="0" w:afterAutospacing="0" w:line="360" w:lineRule="auto"/>
              <w:contextualSpacing/>
            </w:pPr>
            <w:r w:rsidRPr="00CA4945">
              <w:rPr>
                <w:color w:val="000000"/>
              </w:rPr>
              <w:t>6.21 ± 7.02</w:t>
            </w:r>
          </w:p>
        </w:tc>
        <w:tc>
          <w:tcPr>
            <w:tcW w:w="1235" w:type="dxa"/>
            <w:tcBorders>
              <w:top w:val="nil"/>
              <w:bottom w:val="nil"/>
            </w:tcBorders>
            <w:shd w:val="clear" w:color="auto" w:fill="F2F2F2" w:themeFill="background1" w:themeFillShade="F2"/>
            <w:tcMar>
              <w:top w:w="100" w:type="dxa"/>
              <w:left w:w="100" w:type="dxa"/>
              <w:bottom w:w="100" w:type="dxa"/>
              <w:right w:w="100" w:type="dxa"/>
            </w:tcMar>
            <w:hideMark/>
          </w:tcPr>
          <w:p w14:paraId="61D8FB9A"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2</w:t>
            </w:r>
          </w:p>
        </w:tc>
        <w:tc>
          <w:tcPr>
            <w:tcW w:w="1440" w:type="dxa"/>
            <w:tcBorders>
              <w:top w:val="nil"/>
              <w:bottom w:val="nil"/>
            </w:tcBorders>
            <w:shd w:val="clear" w:color="auto" w:fill="F2F2F2" w:themeFill="background1" w:themeFillShade="F2"/>
          </w:tcPr>
          <w:p w14:paraId="5C3933DC"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7.15</w:t>
            </w:r>
          </w:p>
        </w:tc>
      </w:tr>
      <w:tr w:rsidR="009F6C39" w:rsidRPr="00CA4945" w14:paraId="6EDD9D35" w14:textId="77777777" w:rsidTr="00AF4943">
        <w:trPr>
          <w:trHeight w:val="143"/>
        </w:trPr>
        <w:tc>
          <w:tcPr>
            <w:tcW w:w="1272" w:type="dxa"/>
            <w:vMerge/>
            <w:tcBorders>
              <w:top w:val="nil"/>
              <w:bottom w:val="single" w:sz="4" w:space="0" w:color="auto"/>
            </w:tcBorders>
          </w:tcPr>
          <w:p w14:paraId="7C9AF203" w14:textId="77777777" w:rsidR="009F6C39" w:rsidRPr="00CA4945" w:rsidRDefault="009F6C39" w:rsidP="00CA4945">
            <w:pPr>
              <w:pStyle w:val="NormalWeb"/>
              <w:spacing w:before="0" w:beforeAutospacing="0" w:after="0" w:afterAutospacing="0" w:line="360" w:lineRule="auto"/>
              <w:contextualSpacing/>
              <w:rPr>
                <w:color w:val="000000"/>
              </w:rPr>
            </w:pPr>
          </w:p>
        </w:tc>
        <w:tc>
          <w:tcPr>
            <w:tcW w:w="1623" w:type="dxa"/>
            <w:tcBorders>
              <w:top w:val="nil"/>
              <w:bottom w:val="single" w:sz="4" w:space="0" w:color="auto"/>
            </w:tcBorders>
            <w:tcMar>
              <w:top w:w="100" w:type="dxa"/>
              <w:left w:w="100" w:type="dxa"/>
              <w:bottom w:w="100" w:type="dxa"/>
              <w:right w:w="100" w:type="dxa"/>
            </w:tcMar>
            <w:hideMark/>
          </w:tcPr>
          <w:p w14:paraId="5F4351FA" w14:textId="77777777" w:rsidR="009F6C39" w:rsidRPr="00CA4945" w:rsidRDefault="009F6C39" w:rsidP="00CA4945">
            <w:pPr>
              <w:pStyle w:val="NormalWeb"/>
              <w:spacing w:before="0" w:beforeAutospacing="0" w:after="0" w:afterAutospacing="0" w:line="360" w:lineRule="auto"/>
              <w:contextualSpacing/>
            </w:pPr>
            <w:r w:rsidRPr="00CA4945">
              <w:rPr>
                <w:color w:val="000000"/>
              </w:rPr>
              <w:t>MIROC3.2</w:t>
            </w:r>
          </w:p>
        </w:tc>
        <w:tc>
          <w:tcPr>
            <w:tcW w:w="2095" w:type="dxa"/>
            <w:tcBorders>
              <w:top w:val="nil"/>
              <w:bottom w:val="single" w:sz="4" w:space="0" w:color="auto"/>
            </w:tcBorders>
            <w:tcMar>
              <w:top w:w="100" w:type="dxa"/>
              <w:left w:w="100" w:type="dxa"/>
              <w:bottom w:w="100" w:type="dxa"/>
              <w:right w:w="100" w:type="dxa"/>
            </w:tcMar>
            <w:hideMark/>
          </w:tcPr>
          <w:p w14:paraId="34ACCB72" w14:textId="77777777" w:rsidR="009F6C39" w:rsidRPr="00CA4945" w:rsidRDefault="009F6C39" w:rsidP="00CA4945">
            <w:pPr>
              <w:pStyle w:val="NormalWeb"/>
              <w:spacing w:before="0" w:beforeAutospacing="0" w:after="0" w:afterAutospacing="0" w:line="360" w:lineRule="auto"/>
              <w:contextualSpacing/>
            </w:pPr>
            <w:r w:rsidRPr="00CA4945">
              <w:rPr>
                <w:color w:val="000000"/>
              </w:rPr>
              <w:t>8.53 ± 6.94</w:t>
            </w:r>
          </w:p>
        </w:tc>
        <w:tc>
          <w:tcPr>
            <w:tcW w:w="1235" w:type="dxa"/>
            <w:tcBorders>
              <w:top w:val="nil"/>
              <w:bottom w:val="single" w:sz="4" w:space="0" w:color="auto"/>
            </w:tcBorders>
            <w:tcMar>
              <w:top w:w="100" w:type="dxa"/>
              <w:left w:w="100" w:type="dxa"/>
              <w:bottom w:w="100" w:type="dxa"/>
              <w:right w:w="100" w:type="dxa"/>
            </w:tcMar>
            <w:hideMark/>
          </w:tcPr>
          <w:p w14:paraId="6405B645"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4</w:t>
            </w:r>
          </w:p>
        </w:tc>
        <w:tc>
          <w:tcPr>
            <w:tcW w:w="1440" w:type="dxa"/>
            <w:tcBorders>
              <w:top w:val="nil"/>
              <w:bottom w:val="single" w:sz="4" w:space="0" w:color="auto"/>
            </w:tcBorders>
          </w:tcPr>
          <w:p w14:paraId="4A2E577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8.62</w:t>
            </w:r>
          </w:p>
        </w:tc>
      </w:tr>
    </w:tbl>
    <w:p w14:paraId="43ADD7FA" w14:textId="77777777" w:rsidR="00723773" w:rsidRPr="00CA4945" w:rsidRDefault="00723773" w:rsidP="00CA4945">
      <w:pPr>
        <w:spacing w:before="200" w:line="360" w:lineRule="auto"/>
        <w:contextualSpacing/>
        <w:rPr>
          <w:color w:val="38761D"/>
          <w:highlight w:val="white"/>
        </w:rPr>
      </w:pPr>
    </w:p>
    <w:p w14:paraId="6970F4DE" w14:textId="715DF111" w:rsidR="00723773" w:rsidRPr="00FF15DD" w:rsidRDefault="00FB7E55" w:rsidP="00FB7E55">
      <w:pPr>
        <w:tabs>
          <w:tab w:val="left" w:pos="1041"/>
        </w:tabs>
        <w:spacing w:before="200" w:line="360" w:lineRule="auto"/>
        <w:contextualSpacing/>
        <w:rPr>
          <w:color w:val="38761D"/>
          <w:highlight w:val="white"/>
        </w:rPr>
      </w:pPr>
      <w:r>
        <w:rPr>
          <w:color w:val="38761D"/>
          <w:highlight w:val="white"/>
        </w:rPr>
        <w:tab/>
      </w:r>
    </w:p>
    <w:p w14:paraId="2D6ECD47" w14:textId="77777777" w:rsidR="00723773" w:rsidRPr="00CA4945" w:rsidRDefault="00723773" w:rsidP="00CA4945">
      <w:pPr>
        <w:spacing w:before="200" w:line="360" w:lineRule="auto"/>
        <w:contextualSpacing/>
        <w:rPr>
          <w:color w:val="222222"/>
          <w:highlight w:val="white"/>
        </w:rPr>
      </w:pPr>
    </w:p>
    <w:p w14:paraId="0EC5F476" w14:textId="77777777" w:rsidR="00723773" w:rsidRPr="00CA4945" w:rsidRDefault="00874591" w:rsidP="00CA4945">
      <w:pPr>
        <w:spacing w:before="200" w:line="360" w:lineRule="auto"/>
        <w:contextualSpacing/>
        <w:rPr>
          <w:color w:val="222222"/>
          <w:highlight w:val="white"/>
        </w:rPr>
      </w:pPr>
      <w:r w:rsidRPr="00CA4945">
        <w:br w:type="page"/>
      </w:r>
    </w:p>
    <w:p w14:paraId="5B401A46" w14:textId="77777777" w:rsidR="00723773" w:rsidRPr="00CA4945" w:rsidRDefault="00874591" w:rsidP="00CA4945">
      <w:pPr>
        <w:spacing w:before="200" w:line="360" w:lineRule="auto"/>
        <w:contextualSpacing/>
        <w:rPr>
          <w:color w:val="222222"/>
          <w:highlight w:val="white"/>
        </w:rPr>
      </w:pPr>
      <w:r w:rsidRPr="00CA4945">
        <w:rPr>
          <w:noProof/>
          <w:color w:val="222222"/>
          <w:highlight w:val="white"/>
        </w:rPr>
        <w:lastRenderedPageBreak/>
        <w:drawing>
          <wp:inline distT="114300" distB="114300" distL="114300" distR="114300" wp14:anchorId="7C46ACB1" wp14:editId="3E5BF9A9">
            <wp:extent cx="4770237" cy="6716713"/>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770237" cy="6716713"/>
                    </a:xfrm>
                    <a:prstGeom prst="rect">
                      <a:avLst/>
                    </a:prstGeom>
                    <a:ln/>
                  </pic:spPr>
                </pic:pic>
              </a:graphicData>
            </a:graphic>
          </wp:inline>
        </w:drawing>
      </w:r>
    </w:p>
    <w:p w14:paraId="453CCD3D" w14:textId="77777777" w:rsidR="00723773" w:rsidRPr="00CA4945" w:rsidRDefault="00874591" w:rsidP="00CA4945">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Numbers in parentheses indicate numbers of records for a given port. (Top) Data from arrival records in the National Ballast Information Clearinghouse. “Other” includes ports with ≤ 5 </w:t>
      </w:r>
      <w:r w:rsidRPr="00CA4945">
        <w:rPr>
          <w:rFonts w:eastAsia="Arial Unicode MS"/>
          <w:color w:val="222222"/>
          <w:highlight w:val="white"/>
        </w:rPr>
        <w:lastRenderedPageBreak/>
        <w:t xml:space="preserve">transits. (Bottom) Fishing vessel data from vessel monitoring systems. Connections with fewer than three vessels have been excluded to retain confidentiality. </w:t>
      </w:r>
    </w:p>
    <w:p w14:paraId="489A86E2" w14:textId="77777777" w:rsidR="00723773" w:rsidRPr="00CA4945" w:rsidRDefault="00874591" w:rsidP="00CA4945">
      <w:pPr>
        <w:spacing w:before="200" w:line="360" w:lineRule="auto"/>
        <w:contextualSpacing/>
        <w:rPr>
          <w:color w:val="222222"/>
          <w:highlight w:val="white"/>
        </w:rPr>
      </w:pPr>
      <w:r w:rsidRPr="00CA4945">
        <w:rPr>
          <w:noProof/>
          <w:color w:val="222222"/>
          <w:highlight w:val="white"/>
        </w:rPr>
        <w:drawing>
          <wp:inline distT="114300" distB="114300" distL="114300" distR="114300" wp14:anchorId="6985AFDE" wp14:editId="48B8D1EE">
            <wp:extent cx="5943600" cy="47117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4711700"/>
                    </a:xfrm>
                    <a:prstGeom prst="rect">
                      <a:avLst/>
                    </a:prstGeom>
                    <a:ln/>
                  </pic:spPr>
                </pic:pic>
              </a:graphicData>
            </a:graphic>
          </wp:inline>
        </w:drawing>
      </w:r>
    </w:p>
    <w:p w14:paraId="6B357141" w14:textId="77777777" w:rsidR="00723773" w:rsidRPr="00CA4945" w:rsidRDefault="00874591" w:rsidP="00CA4945">
      <w:pPr>
        <w:spacing w:before="200" w:line="360" w:lineRule="auto"/>
        <w:contextualSpacing/>
        <w:rPr>
          <w:color w:val="222222"/>
          <w:highlight w:val="white"/>
        </w:rPr>
      </w:pPr>
      <w:commentRangeStart w:id="130"/>
      <w:r w:rsidRPr="00CA4945">
        <w:rPr>
          <w:color w:val="222222"/>
          <w:highlight w:val="white"/>
        </w:rPr>
        <w:t xml:space="preserve">Figure </w:t>
      </w:r>
      <w:proofErr w:type="spellStart"/>
      <w:r w:rsidRPr="00CA4945">
        <w:rPr>
          <w:color w:val="222222"/>
          <w:highlight w:val="white"/>
        </w:rPr>
        <w:t>XXBallast</w:t>
      </w:r>
      <w:proofErr w:type="spellEnd"/>
      <w:r w:rsidRPr="00CA4945">
        <w:rPr>
          <w:color w:val="222222"/>
          <w:highlight w:val="white"/>
        </w:rPr>
        <w:t>. Amounts of ballast water (</w:t>
      </w:r>
      <w:proofErr w:type="spellStart"/>
      <w:r w:rsidRPr="00CA4945">
        <w:rPr>
          <w:color w:val="222222"/>
          <w:highlight w:val="white"/>
        </w:rPr>
        <w:t>mt</w:t>
      </w:r>
      <w:proofErr w:type="spellEnd"/>
      <w:r w:rsidRPr="00CA4945">
        <w:rPr>
          <w:color w:val="222222"/>
          <w:highlight w:val="white"/>
        </w:rPr>
        <w:t>) transported to the Bering Sea (bolded ports, above dashed line) and their regions of origin (</w:t>
      </w:r>
      <w:proofErr w:type="spellStart"/>
      <w:r w:rsidRPr="00CA4945">
        <w:rPr>
          <w:color w:val="222222"/>
          <w:highlight w:val="white"/>
        </w:rPr>
        <w:t>unbolded</w:t>
      </w:r>
      <w:proofErr w:type="spellEnd"/>
      <w:r w:rsidRPr="00CA4945">
        <w:rPr>
          <w:color w:val="222222"/>
          <w:highlight w:val="white"/>
        </w:rPr>
        <w:t xml:space="preserve">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30"/>
      <w:r w:rsidRPr="00CA4945">
        <w:commentReference w:id="130"/>
      </w:r>
    </w:p>
    <w:sectPr w:rsidR="00723773" w:rsidRPr="00CA4945">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98675B" w:rsidRDefault="0098675B">
      <w:pPr>
        <w:widowControl w:val="0"/>
      </w:pPr>
      <w:r>
        <w:t>Preferences?</w:t>
      </w:r>
    </w:p>
  </w:comment>
  <w:comment w:id="2" w:author="Amanda Droghini" w:date="2018-02-07T15:50:00Z" w:initials="AD">
    <w:p w14:paraId="4CB7667E" w14:textId="2D088ACD" w:rsidR="0098675B" w:rsidRDefault="0098675B">
      <w:pPr>
        <w:pStyle w:val="CommentText"/>
      </w:pPr>
      <w:r>
        <w:rPr>
          <w:rStyle w:val="CommentReference"/>
        </w:rPr>
        <w:annotationRef/>
      </w:r>
      <w:r>
        <w:t>What limits invasion in arctic marine systems?: Investigating the role of temperature on survival and reproduction across a strong?? latitudinal gradient</w:t>
      </w:r>
    </w:p>
  </w:comment>
  <w:comment w:id="3" w:author="Amanda Droghini" w:date="2017-10-19T16:50:00Z" w:initials="">
    <w:p w14:paraId="4B7A938A" w14:textId="77777777" w:rsidR="0098675B" w:rsidRDefault="0098675B">
      <w:pPr>
        <w:widowControl w:val="0"/>
      </w:pPr>
      <w:r>
        <w:t>Other authors on this? Author order?</w:t>
      </w:r>
    </w:p>
  </w:comment>
  <w:comment w:id="8" w:author="Amanda Droghini" w:date="2018-02-10T09:27:00Z" w:initials="AD">
    <w:p w14:paraId="40E74B83" w14:textId="514A9206" w:rsidR="0098675B" w:rsidRDefault="0098675B">
      <w:pPr>
        <w:pStyle w:val="CommentText"/>
      </w:pPr>
      <w:r>
        <w:rPr>
          <w:rStyle w:val="CommentReference"/>
        </w:rPr>
        <w:annotationRef/>
      </w:r>
      <w:r>
        <w:t>Word count: 284</w:t>
      </w:r>
    </w:p>
  </w:comment>
  <w:comment w:id="12" w:author="Amanda Droghini" w:date="2018-03-07T17:46:00Z" w:initials="AD">
    <w:p w14:paraId="44422A89" w14:textId="3CD498D3" w:rsidR="0098675B" w:rsidRDefault="0098675B">
      <w:pPr>
        <w:pStyle w:val="CommentText"/>
      </w:pPr>
      <w:r>
        <w:rPr>
          <w:rStyle w:val="CommentReference"/>
        </w:rPr>
        <w:annotationRef/>
      </w:r>
      <w:r>
        <w:t>Need to fix all the citations in this paragraph</w:t>
      </w:r>
    </w:p>
  </w:comment>
  <w:comment w:id="13" w:author="Amanda Droghini" w:date="2018-03-13T08:12:00Z" w:initials="AD">
    <w:p w14:paraId="4CBFD47C" w14:textId="58A9F741" w:rsidR="00B37649" w:rsidRDefault="00B37649">
      <w:pPr>
        <w:pStyle w:val="CommentText"/>
      </w:pPr>
      <w:r>
        <w:rPr>
          <w:rStyle w:val="CommentReference"/>
        </w:rPr>
        <w:annotationRef/>
      </w:r>
      <w:r>
        <w:t xml:space="preserve">Other citation for this? Hop and </w:t>
      </w:r>
      <w:proofErr w:type="spellStart"/>
      <w:r>
        <w:t>Gjosaeter</w:t>
      </w:r>
      <w:proofErr w:type="spellEnd"/>
      <w:r>
        <w:t xml:space="preserve"> 2013??</w:t>
      </w:r>
    </w:p>
  </w:comment>
  <w:comment w:id="14" w:author="Amanda Droghini" w:date="2018-03-07T07:55:00Z" w:initials="AD">
    <w:p w14:paraId="031AF4C5" w14:textId="7D007620" w:rsidR="0098675B" w:rsidRDefault="0098675B">
      <w:pPr>
        <w:pStyle w:val="CommentText"/>
      </w:pPr>
      <w:r>
        <w:rPr>
          <w:rStyle w:val="CommentReference"/>
        </w:rPr>
        <w:annotationRef/>
      </w:r>
      <w:r>
        <w:t>Need more citations</w:t>
      </w:r>
    </w:p>
  </w:comment>
  <w:comment w:id="15" w:author="Amanda Droghini" w:date="2018-02-19T06:57:00Z" w:initials="AD">
    <w:p w14:paraId="0194CAA3" w14:textId="2B6FC23F" w:rsidR="0098675B" w:rsidRDefault="0098675B">
      <w:pPr>
        <w:pStyle w:val="CommentText"/>
      </w:pPr>
      <w:r>
        <w:rPr>
          <w:rStyle w:val="CommentReference"/>
        </w:rPr>
        <w:annotationRef/>
      </w:r>
      <w:r>
        <w:t>Need citations for this whole section</w:t>
      </w:r>
    </w:p>
  </w:comment>
  <w:comment w:id="22" w:author="Amanda Droghini" w:date="2018-03-08T07:32:00Z" w:initials="AD">
    <w:p w14:paraId="3BD84A3A" w14:textId="57D0D6E4" w:rsidR="0098675B" w:rsidRDefault="0098675B">
      <w:pPr>
        <w:pStyle w:val="CommentText"/>
      </w:pPr>
      <w:r>
        <w:rPr>
          <w:rStyle w:val="CommentReference"/>
        </w:rPr>
        <w:annotationRef/>
      </w:r>
      <w:r>
        <w:t>Add mini lit review on transport mechanisms here</w:t>
      </w:r>
    </w:p>
  </w:comment>
  <w:comment w:id="23" w:author="Microsoft Office User" w:date="2018-02-20T08:24:00Z" w:initials="MOU">
    <w:p w14:paraId="71105839" w14:textId="76ACEC00" w:rsidR="0098675B" w:rsidRDefault="0098675B"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98675B" w:rsidRDefault="0098675B" w:rsidP="006244EA">
      <w:pPr>
        <w:pStyle w:val="CommentText"/>
      </w:pPr>
      <w:proofErr w:type="spellStart"/>
      <w:r>
        <w:t>Farré</w:t>
      </w:r>
      <w:proofErr w:type="spellEnd"/>
      <w:r>
        <w:t xml:space="preserve"> et al. 2014</w:t>
      </w:r>
    </w:p>
    <w:p w14:paraId="1EEAE8D5" w14:textId="77777777" w:rsidR="0098675B" w:rsidRDefault="0098675B" w:rsidP="006244EA">
      <w:pPr>
        <w:pStyle w:val="CommentText"/>
      </w:pPr>
    </w:p>
  </w:comment>
  <w:comment w:id="24" w:author="Amanda Droghini" w:date="2018-02-24T15:35:00Z" w:initials="AD">
    <w:p w14:paraId="5A222526" w14:textId="5A77535E" w:rsidR="0098675B" w:rsidRDefault="0098675B">
      <w:pPr>
        <w:pStyle w:val="CommentText"/>
      </w:pPr>
      <w:r>
        <w:rPr>
          <w:rStyle w:val="CommentReference"/>
        </w:rPr>
        <w:annotationRef/>
      </w:r>
      <w:r>
        <w:t xml:space="preserve">See </w:t>
      </w:r>
      <w:proofErr w:type="spellStart"/>
      <w:r>
        <w:t>melia</w:t>
      </w:r>
      <w:proofErr w:type="spellEnd"/>
      <w:r>
        <w:t xml:space="preserve"> et al 2016 for stats on how much faster arctic route are</w:t>
      </w:r>
    </w:p>
  </w:comment>
  <w:comment w:id="25" w:author="Amanda Droghini" w:date="2018-02-05T07:29:00Z" w:initials="AD">
    <w:p w14:paraId="57EC4D09" w14:textId="77777777" w:rsidR="0098675B" w:rsidRDefault="0098675B" w:rsidP="006244EA">
      <w:pPr>
        <w:pStyle w:val="CommentText"/>
      </w:pPr>
      <w:r>
        <w:rPr>
          <w:rStyle w:val="CommentReference"/>
        </w:rPr>
        <w:annotationRef/>
      </w:r>
      <w:r>
        <w:t>Missing reference</w:t>
      </w:r>
    </w:p>
  </w:comment>
  <w:comment w:id="34" w:author="Amanda Droghini" w:date="2018-02-18T10:10:00Z" w:initials="AD">
    <w:p w14:paraId="7575D2C0" w14:textId="0A2543DD" w:rsidR="0098675B" w:rsidRDefault="0098675B">
      <w:pPr>
        <w:pStyle w:val="CommentText"/>
      </w:pPr>
      <w:r>
        <w:rPr>
          <w:rStyle w:val="CommentReference"/>
        </w:rPr>
        <w:annotationRef/>
      </w:r>
      <w:r>
        <w:t>don’t think we need an entire paragraph dedicated to methods intro?</w:t>
      </w:r>
    </w:p>
  </w:comment>
  <w:comment w:id="35" w:author="Amanda Droghini" w:date="2018-02-24T08:30:00Z" w:initials="AD">
    <w:p w14:paraId="027A361D" w14:textId="74E6DD5D" w:rsidR="0098675B" w:rsidRDefault="0098675B">
      <w:pPr>
        <w:pStyle w:val="CommentText"/>
      </w:pPr>
      <w:r>
        <w:rPr>
          <w:rStyle w:val="CommentReference"/>
        </w:rPr>
        <w:annotationRef/>
      </w:r>
      <w:r>
        <w:t>Need a better intro conclusion?</w:t>
      </w:r>
    </w:p>
  </w:comment>
  <w:comment w:id="42" w:author="Amanda Droghini" w:date="2018-02-17T08:31:00Z" w:initials="AD">
    <w:p w14:paraId="0935B76E" w14:textId="366C5730" w:rsidR="0098675B" w:rsidRDefault="0098675B">
      <w:pPr>
        <w:pStyle w:val="CommentText"/>
      </w:pPr>
      <w:r>
        <w:rPr>
          <w:rStyle w:val="CommentReference"/>
        </w:rPr>
        <w:annotationRef/>
      </w:r>
      <w:r>
        <w:t>Needs reworking</w:t>
      </w:r>
    </w:p>
  </w:comment>
  <w:comment w:id="44" w:author="Amanda Droghini" w:date="2018-03-08T07:19:00Z" w:initials="AD">
    <w:p w14:paraId="728CEE87" w14:textId="4D9018D0" w:rsidR="0098675B" w:rsidRDefault="0098675B">
      <w:pPr>
        <w:pStyle w:val="CommentText"/>
      </w:pPr>
      <w:r>
        <w:rPr>
          <w:rStyle w:val="CommentReference"/>
        </w:rPr>
        <w:annotationRef/>
      </w:r>
      <w:r>
        <w:t xml:space="preserve">Just write up to 40…. I </w:t>
      </w:r>
      <w:proofErr w:type="spellStart"/>
      <w:r>
        <w:t>donèt</w:t>
      </w:r>
      <w:proofErr w:type="spellEnd"/>
      <w:r>
        <w:t xml:space="preserve"> think the model can actually predict &lt;10m</w:t>
      </w:r>
    </w:p>
  </w:comment>
  <w:comment w:id="45" w:author="Amanda Droghini" w:date="2018-01-31T07:24:00Z" w:initials="AD">
    <w:p w14:paraId="30497116" w14:textId="4A06224A" w:rsidR="0098675B" w:rsidRDefault="0098675B">
      <w:pPr>
        <w:pStyle w:val="CommentText"/>
      </w:pPr>
      <w:r>
        <w:rPr>
          <w:rStyle w:val="CommentReference"/>
        </w:rPr>
        <w:annotationRef/>
      </w:r>
      <w:r>
        <w:t>Tony do you prefer “mid-century”?</w:t>
      </w:r>
    </w:p>
  </w:comment>
  <w:comment w:id="48" w:author="Amanda Droghini" w:date="2018-02-17T08:32:00Z" w:initials="AD">
    <w:p w14:paraId="383BDECE" w14:textId="178ACACB" w:rsidR="0098675B" w:rsidRDefault="0098675B">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50" w:author="Amanda Droghini" w:date="2018-01-31T07:34:00Z" w:initials="AD">
    <w:p w14:paraId="7C871970" w14:textId="3D1B072D" w:rsidR="0098675B" w:rsidRDefault="0098675B">
      <w:pPr>
        <w:pStyle w:val="CommentText"/>
      </w:pPr>
      <w:r>
        <w:rPr>
          <w:rStyle w:val="CommentReference"/>
        </w:rPr>
        <w:annotationRef/>
      </w:r>
      <w:r>
        <w:t xml:space="preserve">Whether to include this sentence + the next ones depends on what figures we </w:t>
      </w:r>
      <w:r w:rsidR="00E05BC2">
        <w:t>are included in final MS. S</w:t>
      </w:r>
      <w:r>
        <w:t>hould we use an ensemble approach?</w:t>
      </w:r>
    </w:p>
  </w:comment>
  <w:comment w:id="51" w:author="Amanda Droghini" w:date="2018-01-31T07:37:00Z" w:initials="AD">
    <w:p w14:paraId="7A0EF1F0" w14:textId="4659B9B4" w:rsidR="0098675B" w:rsidRDefault="0098675B">
      <w:pPr>
        <w:pStyle w:val="CommentText"/>
      </w:pPr>
      <w:r>
        <w:rPr>
          <w:rStyle w:val="CommentReference"/>
        </w:rPr>
        <w:annotationRef/>
      </w:r>
      <w:r>
        <w:t>Do we talk about “percent no change” in the results??</w:t>
      </w:r>
    </w:p>
  </w:comment>
  <w:comment w:id="55" w:author="Amanda Droghini" w:date="2018-02-08T21:45:00Z" w:initials="AD">
    <w:p w14:paraId="6A6279A6" w14:textId="77777777" w:rsidR="0098675B" w:rsidRDefault="0098675B"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60" w:author="Amanda Droghini" w:date="2018-02-17T08:35:00Z" w:initials="AD">
    <w:p w14:paraId="46CB7DE5" w14:textId="7E2CE28F" w:rsidR="0098675B" w:rsidRDefault="0098675B">
      <w:pPr>
        <w:pStyle w:val="CommentText"/>
      </w:pPr>
      <w:r>
        <w:rPr>
          <w:rStyle w:val="CommentReference"/>
        </w:rPr>
        <w:annotationRef/>
      </w:r>
      <w:r>
        <w:t>Combine year-round with weekly. (1) most can survive year-round; (2) of those that can’t, summer is suitable for all (weekly survival); (3) suitable habitat largely in southern Bering Sea (show temp graph by latitude + latitude chart); (4) future predictions of expansion</w:t>
      </w:r>
    </w:p>
  </w:comment>
  <w:comment w:id="62" w:author="Amanda Droghini" w:date="2017-11-12T22:06:00Z" w:initials="">
    <w:p w14:paraId="045112CC" w14:textId="77777777" w:rsidR="0098675B" w:rsidRDefault="0098675B" w:rsidP="000C2CEA">
      <w:pPr>
        <w:widowControl w:val="0"/>
      </w:pPr>
      <w:r>
        <w:t>Graph of # of species x Week</w:t>
      </w:r>
    </w:p>
  </w:comment>
  <w:comment w:id="64" w:author="Amanda Droghini" w:date="2017-11-12T21:47:00Z" w:initials="">
    <w:p w14:paraId="3C5256F8" w14:textId="77777777" w:rsidR="0098675B" w:rsidRDefault="0098675B" w:rsidP="00125B66">
      <w:pPr>
        <w:widowControl w:val="0"/>
      </w:pPr>
      <w:r>
        <w:t>Not sure how to explain this + not sure if that is geographically correct?</w:t>
      </w:r>
    </w:p>
  </w:comment>
  <w:comment w:id="65" w:author="Amanda Droghini" w:date="2017-11-12T21:47:00Z" w:initials="">
    <w:p w14:paraId="7B1A96D3" w14:textId="77777777" w:rsidR="0098675B" w:rsidRDefault="0098675B">
      <w:pPr>
        <w:widowControl w:val="0"/>
      </w:pPr>
      <w:r>
        <w:t>Current/Future panel</w:t>
      </w:r>
    </w:p>
  </w:comment>
  <w:comment w:id="66" w:author="Amanda Droghini" w:date="2017-11-12T21:51:00Z" w:initials="">
    <w:p w14:paraId="5D62411C" w14:textId="77777777" w:rsidR="0098675B" w:rsidRDefault="0098675B" w:rsidP="008D29CF">
      <w:pPr>
        <w:widowControl w:val="0"/>
      </w:pPr>
      <w:r>
        <w:t>Change panels</w:t>
      </w:r>
    </w:p>
  </w:comment>
  <w:comment w:id="72" w:author="Amanda Droghini" w:date="2018-02-17T09:03:00Z" w:initials="AD">
    <w:p w14:paraId="0910F67F" w14:textId="1E8F6327" w:rsidR="0098675B" w:rsidRDefault="0098675B">
      <w:pPr>
        <w:pStyle w:val="CommentText"/>
      </w:pPr>
      <w:r>
        <w:rPr>
          <w:rStyle w:val="CommentReference"/>
        </w:rPr>
        <w:annotationRef/>
      </w:r>
      <w:r>
        <w:t xml:space="preserve">can you graph frequency distribution for this? # of species by # of </w:t>
      </w:r>
      <w:proofErr w:type="spellStart"/>
      <w:r>
        <w:t>consec</w:t>
      </w:r>
      <w:proofErr w:type="spellEnd"/>
      <w:r>
        <w:t xml:space="preserve"> weeks</w:t>
      </w:r>
    </w:p>
  </w:comment>
  <w:comment w:id="74" w:author="Amanda Droghini" w:date="2018-03-11T10:23:00Z" w:initials="AD">
    <w:p w14:paraId="30CF82E1" w14:textId="77777777" w:rsidR="0098675B" w:rsidRDefault="0098675B" w:rsidP="004E6C5F">
      <w:pPr>
        <w:pStyle w:val="CommentText"/>
      </w:pPr>
      <w:r>
        <w:rPr>
          <w:rStyle w:val="CommentReference"/>
        </w:rPr>
        <w:annotationRef/>
      </w:r>
      <w:r>
        <w:t>Need to flesh out results for repro. Hone in on the temperature thresholds – how many weeks if you need 10C, etc. etc.</w:t>
      </w:r>
    </w:p>
  </w:comment>
  <w:comment w:id="75" w:author="Amanda Droghini" w:date="2018-02-17T08:54:00Z" w:initials="AD">
    <w:p w14:paraId="429B70D9" w14:textId="77777777" w:rsidR="0098675B" w:rsidRDefault="0098675B"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76" w:author="Amanda Droghini" w:date="2018-02-17T08:55:00Z" w:initials="AD">
    <w:p w14:paraId="604503BB" w14:textId="77777777" w:rsidR="0098675B" w:rsidRDefault="0098675B" w:rsidP="0034065B">
      <w:pPr>
        <w:pStyle w:val="CommentText"/>
      </w:pPr>
      <w:r>
        <w:rPr>
          <w:rStyle w:val="CommentReference"/>
        </w:rPr>
        <w:annotationRef/>
      </w:r>
      <w:r>
        <w:t xml:space="preserve">do all 3 models agree on these 6? if so, say that </w:t>
      </w:r>
      <w:proofErr w:type="spellStart"/>
      <w:r>
        <w:t>insead</w:t>
      </w:r>
      <w:proofErr w:type="spellEnd"/>
      <w:r>
        <w:t>.</w:t>
      </w:r>
    </w:p>
  </w:comment>
  <w:comment w:id="77" w:author="Amanda Droghini" w:date="2017-11-12T22:38:00Z" w:initials="">
    <w:p w14:paraId="62A7E6D0" w14:textId="1A1BA0E3" w:rsidR="0098675B" w:rsidRDefault="0098675B" w:rsidP="0034065B">
      <w:pPr>
        <w:widowControl w:val="0"/>
      </w:pPr>
      <w:r>
        <w:t xml:space="preserve">Alaska or Bering Sea? </w:t>
      </w:r>
    </w:p>
  </w:comment>
  <w:comment w:id="79" w:author="Amanda Droghini" w:date="2018-02-17T09:01:00Z" w:initials="AD">
    <w:p w14:paraId="7D70480F" w14:textId="77777777" w:rsidR="00E05BC2" w:rsidRDefault="00E05BC2"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80" w:author="Amanda Droghini" w:date="2017-11-12T22:41:00Z" w:initials="">
    <w:p w14:paraId="358C5A9B" w14:textId="77777777" w:rsidR="0098675B" w:rsidRDefault="0098675B" w:rsidP="0034065B">
      <w:pPr>
        <w:widowControl w:val="0"/>
      </w:pPr>
      <w:r>
        <w:t>Chord diagram - ballast water</w:t>
      </w:r>
    </w:p>
  </w:comment>
  <w:comment w:id="81" w:author="Amanda Droghini" w:date="2017-11-12T22:20:00Z" w:initials="">
    <w:p w14:paraId="4605BA59" w14:textId="77777777" w:rsidR="0098675B" w:rsidRDefault="0098675B" w:rsidP="0034065B">
      <w:pPr>
        <w:widowControl w:val="0"/>
      </w:pPr>
      <w:r>
        <w:t>Assuming I interpreted this right?</w:t>
      </w:r>
    </w:p>
  </w:comment>
  <w:comment w:id="82" w:author="Amanda Droghini" w:date="2017-11-12T22:27:00Z" w:initials="">
    <w:p w14:paraId="64CAC5C5" w14:textId="77777777" w:rsidR="0098675B" w:rsidRDefault="0098675B" w:rsidP="0034065B">
      <w:pPr>
        <w:widowControl w:val="0"/>
      </w:pPr>
      <w:r>
        <w:t>Chord diagram - ship arrivals</w:t>
      </w:r>
    </w:p>
  </w:comment>
  <w:comment w:id="87" w:author="Amanda Droghini" w:date="2018-03-13T08:23:00Z" w:initials="AD">
    <w:p w14:paraId="41BC26AE" w14:textId="4DC03FA3" w:rsidR="00E05BC2" w:rsidRDefault="00E05BC2">
      <w:pPr>
        <w:pStyle w:val="CommentText"/>
      </w:pPr>
      <w:r>
        <w:rPr>
          <w:rStyle w:val="CommentReference"/>
        </w:rPr>
        <w:annotationRef/>
      </w:r>
      <w:r>
        <w:t>Better intro phrase.</w:t>
      </w:r>
    </w:p>
  </w:comment>
  <w:comment w:id="88" w:author="Amanda Droghini" w:date="2018-03-08T07:44:00Z" w:initials="AD">
    <w:p w14:paraId="241EFCE1" w14:textId="357175F7" w:rsidR="0098675B" w:rsidRDefault="0098675B">
      <w:pPr>
        <w:pStyle w:val="CommentText"/>
      </w:pPr>
      <w:r>
        <w:rPr>
          <w:rStyle w:val="CommentReference"/>
        </w:rPr>
        <w:annotationRef/>
      </w:r>
      <w:r>
        <w:t>Maybe move to different part</w:t>
      </w:r>
    </w:p>
  </w:comment>
  <w:comment w:id="90" w:author="Amanda Droghini" w:date="2018-03-06T07:44:00Z" w:initials="AD">
    <w:p w14:paraId="1235C04F" w14:textId="77777777" w:rsidR="0098675B" w:rsidRDefault="0098675B" w:rsidP="008F5B16">
      <w:pPr>
        <w:pStyle w:val="CommentText"/>
      </w:pPr>
      <w:r>
        <w:rPr>
          <w:rStyle w:val="CommentReference"/>
        </w:rPr>
        <w:annotationRef/>
      </w:r>
      <w:r>
        <w:t xml:space="preserve">Not sure where to put this? I want to put it at the beginning but then I feel like it diminishes our </w:t>
      </w:r>
      <w:proofErr w:type="spellStart"/>
      <w:r>
        <w:t>findngs</w:t>
      </w:r>
      <w:proofErr w:type="spellEnd"/>
      <w:r>
        <w:t>?!?</w:t>
      </w:r>
    </w:p>
  </w:comment>
  <w:comment w:id="94" w:author="Amanda Droghini" w:date="2018-03-07T08:30:00Z" w:initials="AD">
    <w:p w14:paraId="223E7107" w14:textId="77777777" w:rsidR="0098675B" w:rsidRDefault="0098675B" w:rsidP="00114E82">
      <w:pPr>
        <w:pStyle w:val="CommentText"/>
      </w:pPr>
      <w:r>
        <w:rPr>
          <w:rStyle w:val="CommentReference"/>
        </w:rPr>
        <w:annotationRef/>
      </w:r>
      <w:r>
        <w:t xml:space="preserve">as high as 19C on MODIS (2017) </w:t>
      </w:r>
      <w:r w:rsidRPr="009D2B00">
        <w:t>https://neo.sci.gsfc.nasa.gov/analysis/index.php</w:t>
      </w:r>
    </w:p>
  </w:comment>
  <w:comment w:id="95" w:author="Amanda Droghini" w:date="2018-03-07T08:20:00Z" w:initials="AD">
    <w:p w14:paraId="5082D051" w14:textId="77777777" w:rsidR="0098675B" w:rsidRDefault="0098675B" w:rsidP="00114E82">
      <w:pPr>
        <w:pStyle w:val="CommentText"/>
      </w:pPr>
      <w:r>
        <w:rPr>
          <w:rStyle w:val="CommentReference"/>
        </w:rPr>
        <w:annotationRef/>
      </w:r>
      <w:r>
        <w:t xml:space="preserve">Need to actually read </w:t>
      </w:r>
      <w:proofErr w:type="spellStart"/>
      <w:r>
        <w:t>Fetzer</w:t>
      </w:r>
      <w:proofErr w:type="spellEnd"/>
      <w:r>
        <w:t xml:space="preserve"> paper</w:t>
      </w:r>
    </w:p>
  </w:comment>
  <w:comment w:id="106" w:author="Amanda Droghini" w:date="2018-03-12T08:23:00Z" w:initials="AD">
    <w:p w14:paraId="7C1DAED8" w14:textId="44CFBCF3" w:rsidR="0098675B" w:rsidRDefault="0098675B">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70908626" w14:textId="1AD73EF8" w:rsidR="0098675B" w:rsidRDefault="0098675B">
      <w:pPr>
        <w:pStyle w:val="CommentText"/>
      </w:pPr>
      <w:r>
        <w:t>Cite Wasson et a. 2001 Biological invasions of estuaries without international shipping: the importance of intraregional transport</w:t>
      </w:r>
    </w:p>
  </w:comment>
  <w:comment w:id="108" w:author="Amanda Droghini" w:date="2018-02-06T05:47:00Z" w:initials="AD">
    <w:p w14:paraId="1AEE5B5C" w14:textId="77777777" w:rsidR="0098675B" w:rsidRDefault="0098675B" w:rsidP="006A7E99">
      <w:pPr>
        <w:pStyle w:val="CommentText"/>
      </w:pPr>
      <w:r>
        <w:rPr>
          <w:rStyle w:val="CommentReference"/>
        </w:rPr>
        <w:annotationRef/>
      </w:r>
      <w:r>
        <w:t>More references needed + check that these say what you want them to say. L-R is for fouling species</w:t>
      </w:r>
    </w:p>
  </w:comment>
  <w:comment w:id="109" w:author="Amanda Droghini" w:date="2018-03-05T07:34:00Z" w:initials="AD">
    <w:p w14:paraId="2BF6D9EB" w14:textId="51753112" w:rsidR="0098675B" w:rsidRDefault="0098675B">
      <w:pPr>
        <w:pStyle w:val="CommentText"/>
      </w:pPr>
      <w:r>
        <w:rPr>
          <w:rStyle w:val="CommentReference"/>
        </w:rPr>
        <w:annotationRef/>
      </w:r>
      <w:r>
        <w:t xml:space="preserve">Need to work on this. I think Ware found high survivorship? Chan 2014 cited ballast age as relevant, like Verna et al. 2016. What are the other reasons for low survivorship? </w:t>
      </w:r>
    </w:p>
    <w:p w14:paraId="17E86EA9" w14:textId="4AEA0B2E" w:rsidR="0098675B" w:rsidRDefault="0098675B">
      <w:pPr>
        <w:pStyle w:val="CommentText"/>
      </w:pPr>
    </w:p>
    <w:p w14:paraId="0FBBCFFC" w14:textId="3B25B524" w:rsidR="0098675B" w:rsidRDefault="0098675B">
      <w:pPr>
        <w:pStyle w:val="CommentText"/>
      </w:pPr>
      <w:r>
        <w:t>**From these studies + ours which shows broad survival, the transport stage may be the most limiting??</w:t>
      </w:r>
    </w:p>
  </w:comment>
  <w:comment w:id="114" w:author="Amanda Droghini" w:date="2018-02-06T12:55:00Z" w:initials="AD">
    <w:p w14:paraId="57CE005C" w14:textId="77777777" w:rsidR="0098675B" w:rsidRDefault="0098675B"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98675B" w:rsidRDefault="0098675B" w:rsidP="00B31FD6">
      <w:pPr>
        <w:pStyle w:val="CommentText"/>
      </w:pPr>
    </w:p>
    <w:p w14:paraId="6E805556" w14:textId="77777777" w:rsidR="0098675B" w:rsidRDefault="0098675B"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98675B" w:rsidRDefault="0098675B" w:rsidP="00B31FD6">
      <w:pPr>
        <w:pStyle w:val="CommentText"/>
      </w:pPr>
    </w:p>
    <w:p w14:paraId="37482056" w14:textId="77777777" w:rsidR="0098675B" w:rsidRPr="00453DA1" w:rsidRDefault="0098675B"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98675B" w:rsidRDefault="0098675B" w:rsidP="00B31FD6">
      <w:pPr>
        <w:pStyle w:val="CommentText"/>
      </w:pPr>
    </w:p>
    <w:p w14:paraId="49A8039B" w14:textId="77777777" w:rsidR="0098675B" w:rsidRPr="00453DA1" w:rsidRDefault="0098675B"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98675B" w:rsidRDefault="0098675B" w:rsidP="00B31FD6">
      <w:pPr>
        <w:pStyle w:val="CommentText"/>
      </w:pPr>
    </w:p>
    <w:p w14:paraId="7015EDA7" w14:textId="77777777" w:rsidR="0098675B" w:rsidRPr="00DF1768" w:rsidRDefault="0098675B"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98675B" w:rsidRDefault="0098675B" w:rsidP="00B31FD6">
      <w:pPr>
        <w:pStyle w:val="CommentText"/>
      </w:pPr>
    </w:p>
    <w:p w14:paraId="1F4F3424" w14:textId="77777777" w:rsidR="0098675B" w:rsidRPr="00DF1768" w:rsidRDefault="0098675B"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98675B" w:rsidRDefault="0098675B" w:rsidP="00B31FD6">
      <w:pPr>
        <w:pStyle w:val="CommentText"/>
      </w:pPr>
    </w:p>
  </w:comment>
  <w:comment w:id="119" w:author="Amanda Droghini" w:date="2018-03-12T08:26:00Z" w:initials="AD">
    <w:p w14:paraId="326093C0" w14:textId="07DC7638" w:rsidR="0098675B" w:rsidRDefault="0098675B">
      <w:pPr>
        <w:pStyle w:val="CommentText"/>
      </w:pPr>
      <w:r>
        <w:rPr>
          <w:rStyle w:val="CommentReference"/>
        </w:rPr>
        <w:annotationRef/>
      </w:r>
      <w:r>
        <w:t>Reword to omit ranking system?</w:t>
      </w:r>
    </w:p>
  </w:comment>
  <w:comment w:id="130" w:author="Jordan Watson - NOAA Federal" w:date="2017-10-02T17:35:00Z" w:initials="">
    <w:p w14:paraId="51797C8B" w14:textId="77777777" w:rsidR="0098675B" w:rsidRDefault="0098675B">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40E74B83" w15:done="0"/>
  <w15:commentEx w15:paraId="44422A89" w15:done="0"/>
  <w15:commentEx w15:paraId="4CBFD47C" w15:done="0"/>
  <w15:commentEx w15:paraId="031AF4C5" w15:done="0"/>
  <w15:commentEx w15:paraId="0194CAA3" w15:done="0"/>
  <w15:commentEx w15:paraId="3BD84A3A" w15:done="0"/>
  <w15:commentEx w15:paraId="1EEAE8D5" w15:done="0"/>
  <w15:commentEx w15:paraId="5A222526" w15:done="0"/>
  <w15:commentEx w15:paraId="57EC4D09" w15:done="0"/>
  <w15:commentEx w15:paraId="7575D2C0" w15:done="0"/>
  <w15:commentEx w15:paraId="027A361D" w15:done="0"/>
  <w15:commentEx w15:paraId="0935B76E" w15:done="0"/>
  <w15:commentEx w15:paraId="728CEE87" w15:done="0"/>
  <w15:commentEx w15:paraId="30497116" w15:done="0"/>
  <w15:commentEx w15:paraId="383BDECE" w15:done="0"/>
  <w15:commentEx w15:paraId="7C871970" w15:done="0"/>
  <w15:commentEx w15:paraId="7A0EF1F0" w15:done="0"/>
  <w15:commentEx w15:paraId="6A6279A6" w15:done="0"/>
  <w15:commentEx w15:paraId="46CB7DE5" w15:done="0"/>
  <w15:commentEx w15:paraId="045112CC" w15:done="0"/>
  <w15:commentEx w15:paraId="3C5256F8" w15:done="0"/>
  <w15:commentEx w15:paraId="7B1A96D3" w15:done="0"/>
  <w15:commentEx w15:paraId="5D62411C" w15:done="0"/>
  <w15:commentEx w15:paraId="0910F67F"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41BC26AE" w15:done="0"/>
  <w15:commentEx w15:paraId="241EFCE1" w15:done="0"/>
  <w15:commentEx w15:paraId="1235C04F" w15:done="0"/>
  <w15:commentEx w15:paraId="223E7107" w15:done="0"/>
  <w15:commentEx w15:paraId="5082D051" w15:done="0"/>
  <w15:commentEx w15:paraId="70908626" w15:done="0"/>
  <w15:commentEx w15:paraId="1AEE5B5C" w15:done="0"/>
  <w15:commentEx w15:paraId="0FBBCFFC" w15:done="0"/>
  <w15:commentEx w15:paraId="3C9004DF" w15:done="0"/>
  <w15:commentEx w15:paraId="326093C0" w15:done="0"/>
  <w15:commentEx w15:paraId="51797C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40E74B83" w16cid:durableId="1E364EA9"/>
  <w16cid:commentId w16cid:paraId="44422A89" w16cid:durableId="1E4AA3E2"/>
  <w16cid:commentId w16cid:paraId="4CBFD47C" w16cid:durableId="1E520686"/>
  <w16cid:commentId w16cid:paraId="031AF4C5" w16cid:durableId="1E4A1957"/>
  <w16cid:commentId w16cid:paraId="0194CAA3" w16cid:durableId="1E364EAF"/>
  <w16cid:commentId w16cid:paraId="3BD84A3A" w16cid:durableId="1E4B659A"/>
  <w16cid:commentId w16cid:paraId="1EEAE8D5" w16cid:durableId="1E3659BD"/>
  <w16cid:commentId w16cid:paraId="5A222526" w16cid:durableId="1E3C04D3"/>
  <w16cid:commentId w16cid:paraId="7575D2C0" w16cid:durableId="1E364EB2"/>
  <w16cid:commentId w16cid:paraId="027A361D" w16cid:durableId="1E3BA136"/>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A6279A6" w16cid:durableId="1E364EBA"/>
  <w16cid:commentId w16cid:paraId="46CB7DE5" w16cid:durableId="1E364EBB"/>
  <w16cid:commentId w16cid:paraId="045112CC" w16cid:durableId="1E364EBC"/>
  <w16cid:commentId w16cid:paraId="3C5256F8" w16cid:durableId="1E364EBD"/>
  <w16cid:commentId w16cid:paraId="7B1A96D3" w16cid:durableId="1E364EBE"/>
  <w16cid:commentId w16cid:paraId="5D62411C" w16cid:durableId="1E364EBF"/>
  <w16cid:commentId w16cid:paraId="0910F67F" w16cid:durableId="1E364EC0"/>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41BC26AE" w16cid:durableId="1E520914"/>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0FBBCFFC" w16cid:durableId="1E477168"/>
  <w16cid:commentId w16cid:paraId="3C9004DF" w16cid:durableId="1E364EC8"/>
  <w16cid:commentId w16cid:paraId="326093C0" w16cid:durableId="1E50B83C"/>
  <w16cid:commentId w16cid:paraId="51797C8B" w16cid:durableId="1E364E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18DE7D" w14:textId="77777777" w:rsidR="005E3B17" w:rsidRDefault="005E3B17">
      <w:r>
        <w:separator/>
      </w:r>
    </w:p>
  </w:endnote>
  <w:endnote w:type="continuationSeparator" w:id="0">
    <w:p w14:paraId="3D92927E" w14:textId="77777777" w:rsidR="005E3B17" w:rsidRDefault="005E3B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B5FC0" w14:textId="77777777" w:rsidR="0098675B" w:rsidRDefault="009867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70263" w14:textId="77777777" w:rsidR="0098675B" w:rsidRDefault="009867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003D0" w14:textId="77777777" w:rsidR="0098675B" w:rsidRDefault="009867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6F6829" w14:textId="77777777" w:rsidR="005E3B17" w:rsidRDefault="005E3B17">
      <w:r>
        <w:separator/>
      </w:r>
    </w:p>
  </w:footnote>
  <w:footnote w:type="continuationSeparator" w:id="0">
    <w:p w14:paraId="35152B32" w14:textId="77777777" w:rsidR="005E3B17" w:rsidRDefault="005E3B17">
      <w:r>
        <w:continuationSeparator/>
      </w:r>
    </w:p>
  </w:footnote>
  <w:footnote w:id="1">
    <w:p w14:paraId="5E4E9233" w14:textId="77777777" w:rsidR="0098675B" w:rsidRDefault="0098675B" w:rsidP="0034065B">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p w14:paraId="074BAA2A" w14:textId="77777777" w:rsidR="0098675B" w:rsidRDefault="0098675B" w:rsidP="0034065B">
      <w:pPr>
        <w:rPr>
          <w:sz w:val="20"/>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23941" w14:textId="77777777" w:rsidR="0098675B" w:rsidRDefault="009867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A8D8A" w14:textId="77777777" w:rsidR="0098675B" w:rsidRDefault="0098675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CE28" w14:textId="77777777" w:rsidR="0098675B" w:rsidRDefault="009867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4B8D"/>
    <w:rsid w:val="00073FE7"/>
    <w:rsid w:val="00087EE3"/>
    <w:rsid w:val="000926F1"/>
    <w:rsid w:val="000937EC"/>
    <w:rsid w:val="0009596A"/>
    <w:rsid w:val="000A2F1F"/>
    <w:rsid w:val="000A44EE"/>
    <w:rsid w:val="000A4DAA"/>
    <w:rsid w:val="000A60D9"/>
    <w:rsid w:val="000C13E2"/>
    <w:rsid w:val="000C2CEA"/>
    <w:rsid w:val="000C2EA8"/>
    <w:rsid w:val="000C6C1D"/>
    <w:rsid w:val="000D3E78"/>
    <w:rsid w:val="000D4F0C"/>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C502A"/>
    <w:rsid w:val="003D4812"/>
    <w:rsid w:val="003D7A91"/>
    <w:rsid w:val="003E2B38"/>
    <w:rsid w:val="003E3EA5"/>
    <w:rsid w:val="003E4928"/>
    <w:rsid w:val="003E6B44"/>
    <w:rsid w:val="003F73D7"/>
    <w:rsid w:val="003F748B"/>
    <w:rsid w:val="00403F47"/>
    <w:rsid w:val="004043B8"/>
    <w:rsid w:val="00411758"/>
    <w:rsid w:val="00412EE5"/>
    <w:rsid w:val="00417A0C"/>
    <w:rsid w:val="00420358"/>
    <w:rsid w:val="00421111"/>
    <w:rsid w:val="00424288"/>
    <w:rsid w:val="004261C9"/>
    <w:rsid w:val="00426251"/>
    <w:rsid w:val="00432C42"/>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A259C"/>
    <w:rsid w:val="004A49E0"/>
    <w:rsid w:val="004A54A8"/>
    <w:rsid w:val="004B1228"/>
    <w:rsid w:val="004B1A2D"/>
    <w:rsid w:val="004B585F"/>
    <w:rsid w:val="004B7925"/>
    <w:rsid w:val="004C4732"/>
    <w:rsid w:val="004D0D7C"/>
    <w:rsid w:val="004D0EA5"/>
    <w:rsid w:val="004D5A7F"/>
    <w:rsid w:val="004D68B2"/>
    <w:rsid w:val="004E13B4"/>
    <w:rsid w:val="004E1D0A"/>
    <w:rsid w:val="004E5AE9"/>
    <w:rsid w:val="004E6C5F"/>
    <w:rsid w:val="004F6FD9"/>
    <w:rsid w:val="00511752"/>
    <w:rsid w:val="00513CC1"/>
    <w:rsid w:val="00514A02"/>
    <w:rsid w:val="00515D8C"/>
    <w:rsid w:val="005213A8"/>
    <w:rsid w:val="00530190"/>
    <w:rsid w:val="00533AAB"/>
    <w:rsid w:val="00533C35"/>
    <w:rsid w:val="00535E2F"/>
    <w:rsid w:val="00536169"/>
    <w:rsid w:val="00536FE6"/>
    <w:rsid w:val="00541F5A"/>
    <w:rsid w:val="00552912"/>
    <w:rsid w:val="00552F17"/>
    <w:rsid w:val="00571CAF"/>
    <w:rsid w:val="00573D3C"/>
    <w:rsid w:val="0057401D"/>
    <w:rsid w:val="005767A4"/>
    <w:rsid w:val="005803B1"/>
    <w:rsid w:val="00582D22"/>
    <w:rsid w:val="00583530"/>
    <w:rsid w:val="005859D3"/>
    <w:rsid w:val="00590D8C"/>
    <w:rsid w:val="00594BED"/>
    <w:rsid w:val="005B5C48"/>
    <w:rsid w:val="005B7D82"/>
    <w:rsid w:val="005C0F38"/>
    <w:rsid w:val="005C6D70"/>
    <w:rsid w:val="005D39C3"/>
    <w:rsid w:val="005D4867"/>
    <w:rsid w:val="005D5F3A"/>
    <w:rsid w:val="005E3B17"/>
    <w:rsid w:val="00605DD9"/>
    <w:rsid w:val="00616D82"/>
    <w:rsid w:val="006173A1"/>
    <w:rsid w:val="006244EA"/>
    <w:rsid w:val="00631367"/>
    <w:rsid w:val="006344A4"/>
    <w:rsid w:val="00636605"/>
    <w:rsid w:val="00640B2B"/>
    <w:rsid w:val="00641ABE"/>
    <w:rsid w:val="0064468A"/>
    <w:rsid w:val="00646038"/>
    <w:rsid w:val="006506EF"/>
    <w:rsid w:val="00652AE1"/>
    <w:rsid w:val="00653028"/>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42A"/>
    <w:rsid w:val="00775293"/>
    <w:rsid w:val="0077738C"/>
    <w:rsid w:val="00781DE5"/>
    <w:rsid w:val="00782669"/>
    <w:rsid w:val="00787DC1"/>
    <w:rsid w:val="00794004"/>
    <w:rsid w:val="00794A46"/>
    <w:rsid w:val="007B1D53"/>
    <w:rsid w:val="007B2C89"/>
    <w:rsid w:val="007B4533"/>
    <w:rsid w:val="007B56BF"/>
    <w:rsid w:val="007C7BB9"/>
    <w:rsid w:val="007C7CAD"/>
    <w:rsid w:val="007D01E0"/>
    <w:rsid w:val="007D06A2"/>
    <w:rsid w:val="007E4A99"/>
    <w:rsid w:val="007F1753"/>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791D"/>
    <w:rsid w:val="00870B02"/>
    <w:rsid w:val="00874591"/>
    <w:rsid w:val="00882E74"/>
    <w:rsid w:val="0088341A"/>
    <w:rsid w:val="00884B5E"/>
    <w:rsid w:val="008876C2"/>
    <w:rsid w:val="00893CA2"/>
    <w:rsid w:val="00895F4F"/>
    <w:rsid w:val="008A4770"/>
    <w:rsid w:val="008A6F2B"/>
    <w:rsid w:val="008B4029"/>
    <w:rsid w:val="008B55CA"/>
    <w:rsid w:val="008B7E7F"/>
    <w:rsid w:val="008C2D70"/>
    <w:rsid w:val="008C40E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819BF"/>
    <w:rsid w:val="009833D1"/>
    <w:rsid w:val="0098580B"/>
    <w:rsid w:val="0098675B"/>
    <w:rsid w:val="00990C86"/>
    <w:rsid w:val="00991C54"/>
    <w:rsid w:val="009A16DF"/>
    <w:rsid w:val="009A3C6C"/>
    <w:rsid w:val="009A4A26"/>
    <w:rsid w:val="009A7F3D"/>
    <w:rsid w:val="009B1665"/>
    <w:rsid w:val="009B4D52"/>
    <w:rsid w:val="009C5838"/>
    <w:rsid w:val="009C7A97"/>
    <w:rsid w:val="009D26F6"/>
    <w:rsid w:val="009D2B00"/>
    <w:rsid w:val="009D352C"/>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E02"/>
    <w:rsid w:val="00A41DF2"/>
    <w:rsid w:val="00A42F5D"/>
    <w:rsid w:val="00A430E8"/>
    <w:rsid w:val="00A430F8"/>
    <w:rsid w:val="00A431FA"/>
    <w:rsid w:val="00A51E49"/>
    <w:rsid w:val="00A53CE0"/>
    <w:rsid w:val="00A60002"/>
    <w:rsid w:val="00A605D0"/>
    <w:rsid w:val="00A64CFB"/>
    <w:rsid w:val="00A76D27"/>
    <w:rsid w:val="00A86D06"/>
    <w:rsid w:val="00A86F2C"/>
    <w:rsid w:val="00A93919"/>
    <w:rsid w:val="00A94BAC"/>
    <w:rsid w:val="00A9669C"/>
    <w:rsid w:val="00AB3956"/>
    <w:rsid w:val="00AC2995"/>
    <w:rsid w:val="00AC39F9"/>
    <w:rsid w:val="00AD0B6C"/>
    <w:rsid w:val="00AD715F"/>
    <w:rsid w:val="00AE0872"/>
    <w:rsid w:val="00AE4D8E"/>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3D56"/>
    <w:rsid w:val="00BE71C8"/>
    <w:rsid w:val="00BF0591"/>
    <w:rsid w:val="00BF1ED0"/>
    <w:rsid w:val="00BF2E14"/>
    <w:rsid w:val="00BF5CA0"/>
    <w:rsid w:val="00BF6778"/>
    <w:rsid w:val="00C003EC"/>
    <w:rsid w:val="00C02769"/>
    <w:rsid w:val="00C10FD1"/>
    <w:rsid w:val="00C14DB2"/>
    <w:rsid w:val="00C167D4"/>
    <w:rsid w:val="00C219FB"/>
    <w:rsid w:val="00C27ED9"/>
    <w:rsid w:val="00C36454"/>
    <w:rsid w:val="00C365E6"/>
    <w:rsid w:val="00C4144A"/>
    <w:rsid w:val="00C5378F"/>
    <w:rsid w:val="00C55379"/>
    <w:rsid w:val="00C60A54"/>
    <w:rsid w:val="00C63F4C"/>
    <w:rsid w:val="00C72753"/>
    <w:rsid w:val="00C72BF0"/>
    <w:rsid w:val="00C85BB3"/>
    <w:rsid w:val="00C86802"/>
    <w:rsid w:val="00C90B04"/>
    <w:rsid w:val="00C93C6C"/>
    <w:rsid w:val="00CA2894"/>
    <w:rsid w:val="00CA4945"/>
    <w:rsid w:val="00CA7A4E"/>
    <w:rsid w:val="00CB2DA7"/>
    <w:rsid w:val="00CB32EA"/>
    <w:rsid w:val="00CB43A8"/>
    <w:rsid w:val="00CC2A23"/>
    <w:rsid w:val="00CD0C6B"/>
    <w:rsid w:val="00CD46F7"/>
    <w:rsid w:val="00CD4B25"/>
    <w:rsid w:val="00CE457C"/>
    <w:rsid w:val="00CE54A0"/>
    <w:rsid w:val="00D01EB5"/>
    <w:rsid w:val="00D02E89"/>
    <w:rsid w:val="00D077BE"/>
    <w:rsid w:val="00D10BCD"/>
    <w:rsid w:val="00D1665D"/>
    <w:rsid w:val="00D173FF"/>
    <w:rsid w:val="00D20E3F"/>
    <w:rsid w:val="00D22B78"/>
    <w:rsid w:val="00D31C66"/>
    <w:rsid w:val="00D34348"/>
    <w:rsid w:val="00D4041F"/>
    <w:rsid w:val="00D41A5D"/>
    <w:rsid w:val="00D422CC"/>
    <w:rsid w:val="00D45CBB"/>
    <w:rsid w:val="00D53F77"/>
    <w:rsid w:val="00D54469"/>
    <w:rsid w:val="00D56125"/>
    <w:rsid w:val="00D578B2"/>
    <w:rsid w:val="00D63B8D"/>
    <w:rsid w:val="00D63D8F"/>
    <w:rsid w:val="00D655FC"/>
    <w:rsid w:val="00D6773C"/>
    <w:rsid w:val="00D75529"/>
    <w:rsid w:val="00D95A52"/>
    <w:rsid w:val="00D96044"/>
    <w:rsid w:val="00D9788D"/>
    <w:rsid w:val="00DA017D"/>
    <w:rsid w:val="00DA3713"/>
    <w:rsid w:val="00DA3A4A"/>
    <w:rsid w:val="00DA4A1A"/>
    <w:rsid w:val="00DA6BD5"/>
    <w:rsid w:val="00DB1341"/>
    <w:rsid w:val="00DB1BC2"/>
    <w:rsid w:val="00DB339D"/>
    <w:rsid w:val="00DC7539"/>
    <w:rsid w:val="00DC7E4C"/>
    <w:rsid w:val="00DD53F4"/>
    <w:rsid w:val="00DD6600"/>
    <w:rsid w:val="00DE0EDD"/>
    <w:rsid w:val="00DE385F"/>
    <w:rsid w:val="00DE6141"/>
    <w:rsid w:val="00DF0749"/>
    <w:rsid w:val="00DF1768"/>
    <w:rsid w:val="00DF5E73"/>
    <w:rsid w:val="00E016D1"/>
    <w:rsid w:val="00E05BC2"/>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4EA9"/>
    <w:rsid w:val="00F25BE1"/>
    <w:rsid w:val="00F26EDC"/>
    <w:rsid w:val="00F36BD7"/>
    <w:rsid w:val="00F44D82"/>
    <w:rsid w:val="00F5590F"/>
    <w:rsid w:val="00F57583"/>
    <w:rsid w:val="00F62A45"/>
    <w:rsid w:val="00F63567"/>
    <w:rsid w:val="00F65059"/>
    <w:rsid w:val="00F71DB3"/>
    <w:rsid w:val="00F7502E"/>
    <w:rsid w:val="00F753FC"/>
    <w:rsid w:val="00F80632"/>
    <w:rsid w:val="00F843E2"/>
    <w:rsid w:val="00F8746F"/>
    <w:rsid w:val="00F93C4A"/>
    <w:rsid w:val="00F9449F"/>
    <w:rsid w:val="00F970C5"/>
    <w:rsid w:val="00FA5756"/>
    <w:rsid w:val="00FA6ABB"/>
    <w:rsid w:val="00FB727D"/>
    <w:rsid w:val="00FB7E55"/>
    <w:rsid w:val="00FC3DCC"/>
    <w:rsid w:val="00FD159C"/>
    <w:rsid w:val="00FD5BBA"/>
    <w:rsid w:val="00FE07CC"/>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D775C3-1D46-2648-A851-CB26D342A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35</Pages>
  <Words>43168</Words>
  <Characters>246059</Characters>
  <Application>Microsoft Office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27</cp:revision>
  <dcterms:created xsi:type="dcterms:W3CDTF">2018-03-08T01:35:00Z</dcterms:created>
  <dcterms:modified xsi:type="dcterms:W3CDTF">2018-03-13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ies>
</file>